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C11282" w14:textId="6B69E654" w:rsidR="003C75EE" w:rsidRPr="0042726A" w:rsidRDefault="003C75EE" w:rsidP="0042726A">
      <w:pPr>
        <w:ind w:firstLine="720"/>
      </w:pPr>
      <w:proofErr w:type="spellStart"/>
      <w:r>
        <w:t>Metapopulations</w:t>
      </w:r>
      <w:proofErr w:type="spellEnd"/>
      <w:r>
        <w:t xml:space="preserve"> and</w:t>
      </w:r>
      <w:r w:rsidR="00330D87">
        <w:t xml:space="preserve"> ecological</w:t>
      </w:r>
      <w:r>
        <w:t xml:space="preserve"> communities consist of components whose </w:t>
      </w:r>
      <w:r w:rsidR="00CC7F18">
        <w:t>dynamics</w:t>
      </w:r>
      <w:r>
        <w:t xml:space="preserve"> vary asynchronously due to unique </w:t>
      </w:r>
      <w:r w:rsidR="00330D87">
        <w:t>life histories</w:t>
      </w:r>
      <w:r w:rsidR="00CC7F18">
        <w:t>, local environmental processes,</w:t>
      </w:r>
      <w:r>
        <w:t xml:space="preserve"> or </w:t>
      </w:r>
      <w:r w:rsidR="00CC7F18">
        <w:t>simply chance</w:t>
      </w:r>
      <w:r>
        <w:t xml:space="preserve">. Such asynchrony tends to </w:t>
      </w:r>
      <w:r w:rsidR="005C7CAB">
        <w:t>reduce variability in</w:t>
      </w:r>
      <w:r>
        <w:t xml:space="preserve"> the dynamics of </w:t>
      </w:r>
      <w:r w:rsidR="00330D87">
        <w:t xml:space="preserve">these </w:t>
      </w:r>
      <w:r w:rsidR="00CC7F18">
        <w:t>ecological aggregates</w:t>
      </w:r>
      <w:r w:rsidR="005C7CAB">
        <w:t xml:space="preserve"> and</w:t>
      </w:r>
      <w:r>
        <w:t xml:space="preserve"> </w:t>
      </w:r>
      <w:r w:rsidR="005C7CAB">
        <w:t>results</w:t>
      </w:r>
      <w:r>
        <w:t xml:space="preserve"> in</w:t>
      </w:r>
      <w:r w:rsidR="005C7CAB">
        <w:t xml:space="preserve"> positive diversity-stability</w:t>
      </w:r>
      <w:r>
        <w:t xml:space="preserve"> relationships</w:t>
      </w:r>
      <w:r w:rsidR="005C7CAB">
        <w:t>,</w:t>
      </w:r>
      <w:r w:rsidR="00CC7F18">
        <w:t xml:space="preserve"> commonly referred to as portfolio effects</w:t>
      </w:r>
      <w:r w:rsidR="00006417">
        <w:t xml:space="preserve"> (</w:t>
      </w:r>
      <w:r w:rsidR="00006417" w:rsidRPr="00DE0F7B">
        <w:rPr>
          <w:highlight w:val="yellow"/>
        </w:rPr>
        <w:t>Hooper et al. 2005</w:t>
      </w:r>
      <w:r w:rsidR="00D21D5F">
        <w:t>; Schindler et al. 2015</w:t>
      </w:r>
      <w:r w:rsidR="00006417">
        <w:t>)</w:t>
      </w:r>
      <w:r w:rsidR="00CC7F18">
        <w:t xml:space="preserve">. </w:t>
      </w:r>
      <w:r w:rsidR="00D21D5F">
        <w:t xml:space="preserve">The stability conferred by biodiversity is often associated with </w:t>
      </w:r>
      <w:r w:rsidR="00E531D5">
        <w:t>greater</w:t>
      </w:r>
      <w:r w:rsidR="00D21D5F">
        <w:t xml:space="preserve"> productivity, biomass production, and overall provisioning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instrText xml:space="preserve"> ADDIN EN.CITE </w:instrTex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instrText xml:space="preserve"> ADDIN EN.CITE.DATA </w:instrText>
      </w:r>
      <w:r w:rsidR="00E531D5">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4272D3">
        <w:t>As a result</w:t>
      </w:r>
      <w:r w:rsidR="0042726A">
        <w:t>,</w:t>
      </w:r>
      <w:r w:rsidR="004272D3">
        <w:t xml:space="preserve"> it is unsurprising that</w:t>
      </w:r>
      <w:r w:rsidR="0042726A">
        <w:t xml:space="preserve"> resource managers are </w:t>
      </w:r>
      <w:r w:rsidR="00E531D5">
        <w:t>increasingly focused</w:t>
      </w:r>
      <w:r w:rsidR="0042726A">
        <w:t xml:space="preserve"> on monitoring and conserving ecological aggregates</w:t>
      </w:r>
      <w:r w:rsidR="005C7CAB">
        <w:t>,</w:t>
      </w:r>
      <w:r w:rsidR="0042726A">
        <w:t xml:space="preserve"> rather than </w:t>
      </w:r>
      <w:r w:rsidR="00E531D5">
        <w:t>component</w:t>
      </w:r>
      <w:r w:rsidR="0042726A">
        <w:t xml:space="preserve"> species or populations</w:t>
      </w:r>
      <w:r w:rsidR="00330D87">
        <w:t>.</w:t>
      </w:r>
      <w:r w:rsidR="0042726A">
        <w:t xml:space="preserve"> </w:t>
      </w:r>
      <w:r w:rsidR="00330D87">
        <w:t>The shift towards managing such aggregates is particularly widespread in fisheries science, where many</w:t>
      </w:r>
      <w:r w:rsidR="0042726A" w:rsidRPr="0042726A">
        <w:t xml:space="preserve"> agencies </w:t>
      </w:r>
      <w:r w:rsidR="00E531D5">
        <w:t>manage</w:t>
      </w:r>
      <w:r w:rsidR="00330D87">
        <w:t xml:space="preserve"> multi-stock</w:t>
      </w:r>
      <w:r w:rsidR="00AE6C34">
        <w:t xml:space="preserve"> or </w:t>
      </w:r>
      <w:r w:rsidR="00DE0F7B">
        <w:t xml:space="preserve">multi-species assemblages </w:t>
      </w:r>
      <w:r w:rsidR="00E531D5">
        <w:t>that may benefit from</w:t>
      </w:r>
      <w:r w:rsidR="00AE6C34">
        <w:t xml:space="preserve"> ecosystem-based approaches </w:t>
      </w:r>
      <w:r w:rsidR="00DE0F7B">
        <w:fldChar w:fldCharType="begin"/>
      </w:r>
      <w:r w:rsidR="00DE0F7B">
        <w:instrText xml:space="preserve"> ADDIN EN.CITE &lt;EndNote&gt;&lt;Cite&gt;&lt;Author&gt;Garcia&lt;/Author&gt;&lt;Year&gt;2003&lt;/Year&gt;&lt;RecNum&gt;2207&lt;/RecNum&gt;&lt;DisplayText&gt;(Garcia&lt;style face="italic"&gt; et al.&lt;/style&gt; 2003; Link 2018)&lt;/DisplayText&gt;&lt;record&gt;&lt;rec-number&gt;2207&lt;/rec-number&gt;&lt;foreign-keys&gt;&lt;key app="EN" db-id="eez0aevwa0afpdexr0lvefp6z0xpepv5rfx5" timestamp="1534704162"&gt;2207&lt;/key&gt;&lt;/foreign-keys&gt;&lt;ref-type name="Report"&gt;27&lt;/ref-type&gt;&lt;contributors&gt;&lt;authors&gt;&lt;author&gt;Garcia, S.M.&lt;/author&gt;&lt;author&gt;Zerbi, A.&lt;/author&gt;&lt;author&gt;Aliaume, C.&lt;/author&gt;&lt;author&gt;Do Chi, T.&lt;/author&gt;&lt;author&gt;Lasserre, G.&lt;/author&gt;&lt;/authors&gt;&lt;/contributors&gt;&lt;titles&gt;&lt;title&gt;The ecosystem approach to fisheries: issues, terminology, principles, institutional foundations, implementation and outlook&lt;/title&gt;&lt;secondary-title&gt;FAO Fisheries Technical Paper 443&lt;/secondary-title&gt;&lt;/titles&gt;&lt;pages&gt;81 p.&lt;/pages&gt;&lt;dates&gt;&lt;year&gt;2003&lt;/year&gt;&lt;/dates&gt;&lt;pub-location&gt;Rome, Italy&lt;/pub-location&gt;&lt;publisher&gt;FAO&lt;/publisher&gt;&lt;urls&gt;&lt;/urls&gt;&lt;/record&gt;&lt;/Cite&gt;&lt;Cite&gt;&lt;Author&gt;Link&lt;/Author&gt;&lt;Year&gt;2018&lt;/Year&gt;&lt;RecNum&gt;2187&lt;/RecNum&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DE0F7B">
        <w:fldChar w:fldCharType="separate"/>
      </w:r>
      <w:r w:rsidR="00DE0F7B">
        <w:rPr>
          <w:noProof/>
        </w:rPr>
        <w:t>(Garcia</w:t>
      </w:r>
      <w:r w:rsidR="00DE0F7B" w:rsidRPr="00DE0F7B">
        <w:rPr>
          <w:i/>
          <w:noProof/>
        </w:rPr>
        <w:t xml:space="preserve"> et al.</w:t>
      </w:r>
      <w:r w:rsidR="00DE0F7B">
        <w:rPr>
          <w:noProof/>
        </w:rPr>
        <w:t xml:space="preserve"> 2003; Link 2018)</w:t>
      </w:r>
      <w:r w:rsidR="00DE0F7B">
        <w:fldChar w:fldCharType="end"/>
      </w:r>
      <w:r w:rsidR="0042726A" w:rsidRPr="0042726A">
        <w:t>.</w:t>
      </w:r>
      <w:r w:rsidR="00330D87">
        <w:t xml:space="preserve"> To sustainably exploit larger assemblages, it is necessary for biologists and managers to better understand how the dynamics of individual components interact to determine </w:t>
      </w:r>
      <w:r w:rsidR="00E531D5">
        <w:t xml:space="preserve">the stability of ecological aggregates </w:t>
      </w:r>
      <w:r w:rsidR="00330D87">
        <w:t>aggregate availability.</w:t>
      </w:r>
    </w:p>
    <w:p w14:paraId="19ABECAF" w14:textId="54FE06CC" w:rsidR="00951950" w:rsidRDefault="00996327" w:rsidP="002A5B41">
      <w:pPr>
        <w:ind w:firstLine="720"/>
      </w:pPr>
      <w:r>
        <w:t xml:space="preserve">At the coarsest level, </w:t>
      </w:r>
      <w:r w:rsidR="002343E7">
        <w:t>the correlation between diversity and temporal stability</w:t>
      </w:r>
      <w:r w:rsidR="00196031">
        <w:t xml:space="preserve"> </w:t>
      </w:r>
      <w:r>
        <w:t xml:space="preserve">is </w:t>
      </w:r>
      <w:r w:rsidR="00E531D5">
        <w:t>driven by</w:t>
      </w:r>
      <w:r w:rsidR="00B71AD9">
        <w:t xml:space="preserve"> statistical averaging, with variability decreasing as the n</w:t>
      </w:r>
      <w:r w:rsidR="00196031">
        <w:t xml:space="preserve">umber of components </w:t>
      </w:r>
      <w:r w:rsidR="00B71AD9">
        <w:t>increases</w:t>
      </w:r>
      <w:r w:rsidR="004272D3">
        <w:t xml:space="preserve"> </w:t>
      </w:r>
      <w:r w:rsidR="004272D3">
        <w:fldChar w:fldCharType="begin"/>
      </w:r>
      <w:r w:rsidR="004272D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4272D3">
        <w:fldChar w:fldCharType="separate"/>
      </w:r>
      <w:r w:rsidR="004272D3">
        <w:rPr>
          <w:noProof/>
        </w:rPr>
        <w:t>(Doak</w:t>
      </w:r>
      <w:r w:rsidR="004272D3" w:rsidRPr="004272D3">
        <w:rPr>
          <w:i/>
          <w:noProof/>
        </w:rPr>
        <w:t xml:space="preserve"> et al.</w:t>
      </w:r>
      <w:r w:rsidR="004272D3">
        <w:rPr>
          <w:noProof/>
        </w:rPr>
        <w:t xml:space="preserve"> 1998)</w:t>
      </w:r>
      <w:r w:rsidR="004272D3">
        <w:fldChar w:fldCharType="end"/>
      </w:r>
      <w:r>
        <w:t>.</w:t>
      </w:r>
      <w:r w:rsidR="00330D87">
        <w:t xml:space="preserve"> A </w:t>
      </w:r>
      <w:r w:rsidR="00E531D5">
        <w:t>widely recognized</w:t>
      </w:r>
      <w:r w:rsidR="00330D87">
        <w:t xml:space="preserve"> example of this pattern occurs in Bristol Bay, Alaska, where the sheer number of sockeye salmon populations in the region </w:t>
      </w:r>
      <w:r w:rsidR="00F0579C">
        <w:t>reduces</w:t>
      </w:r>
      <w:r w:rsidR="00330D87">
        <w:t xml:space="preserve"> aggregate variability in </w:t>
      </w:r>
      <w:proofErr w:type="spellStart"/>
      <w:r w:rsidR="00330D87">
        <w:t>spawner</w:t>
      </w:r>
      <w:proofErr w:type="spellEnd"/>
      <w:r w:rsidR="00330D87">
        <w:t xml:space="preserve"> abundance and fishery yields</w:t>
      </w:r>
      <w:r w:rsidR="00AE6C34">
        <w:t xml:space="preserve"> </w: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 </w:instrTex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Hilborn</w:t>
      </w:r>
      <w:r w:rsidR="00AE6C34" w:rsidRPr="00AE6C34">
        <w:rPr>
          <w:i/>
          <w:noProof/>
        </w:rPr>
        <w:t xml:space="preserve"> et al.</w:t>
      </w:r>
      <w:r w:rsidR="00AE6C34">
        <w:rPr>
          <w:noProof/>
        </w:rPr>
        <w:t xml:space="preserve"> 2003; Schindler</w:t>
      </w:r>
      <w:r w:rsidR="00AE6C34" w:rsidRPr="00AE6C34">
        <w:rPr>
          <w:i/>
          <w:noProof/>
        </w:rPr>
        <w:t xml:space="preserve"> et al.</w:t>
      </w:r>
      <w:r w:rsidR="00AE6C34">
        <w:rPr>
          <w:noProof/>
        </w:rPr>
        <w:t xml:space="preserve"> 2010)</w:t>
      </w:r>
      <w:r w:rsidR="00AE6C34">
        <w:fldChar w:fldCharType="end"/>
      </w:r>
      <w:r w:rsidR="00330D87">
        <w:t>.</w:t>
      </w:r>
      <w:r w:rsidR="002A5B41">
        <w:t xml:space="preserve"> </w:t>
      </w:r>
      <w:r w:rsidR="00E531D5">
        <w:t>Although diversity is a principle driver of aggregate stability,</w:t>
      </w:r>
      <w:r w:rsidR="002A5B41">
        <w:t xml:space="preserve"> dramatic changes in variability can occur even </w:t>
      </w:r>
      <w:r w:rsidR="00E531D5">
        <w:t>when metrics such as component evenness and richness</w:t>
      </w:r>
      <w:r w:rsidR="00F0579C">
        <w:t xml:space="preserve"> </w:t>
      </w:r>
      <w:r w:rsidR="00E531D5">
        <w:t xml:space="preserve">are </w:t>
      </w:r>
      <w:r w:rsidR="002A5B41">
        <w:t>stable</w:t>
      </w:r>
      <w:r w:rsidR="00E531D5">
        <w:t xml:space="preserve"> </w:t>
      </w:r>
      <w:r w:rsidR="00E531D5">
        <w:fldChar w:fldCharType="begin"/>
      </w:r>
      <w:r w:rsidR="00E531D5">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E531D5">
        <w:fldChar w:fldCharType="separate"/>
      </w:r>
      <w:r w:rsidR="00E531D5">
        <w:rPr>
          <w:noProof/>
        </w:rPr>
        <w:t>(Thibaut &amp; Connolly 2013)</w:t>
      </w:r>
      <w:r w:rsidR="00E531D5">
        <w:fldChar w:fldCharType="end"/>
      </w:r>
      <w:r w:rsidR="002A5B41">
        <w:t xml:space="preserve">. For example, </w:t>
      </w:r>
      <w:r w:rsidR="00E531D5">
        <w:t xml:space="preserve">the number of </w:t>
      </w:r>
      <w:r w:rsidR="002A5B41">
        <w:t xml:space="preserve">Central Valley Chinook salmon </w:t>
      </w:r>
      <w:r w:rsidR="00E531D5">
        <w:t xml:space="preserve">stocks has not decreased, yet aggregate returns </w:t>
      </w:r>
      <w:r w:rsidR="002A5B41">
        <w:t xml:space="preserve">have simultaneously collapsed and become </w:t>
      </w:r>
      <w:r w:rsidR="00125432">
        <w:t>increasingly variable, reducing the availability of marine subsidies and resulting in fishery closures</w:t>
      </w:r>
      <w:r w:rsidR="00AE6C34">
        <w:t xml:space="preserve"> in recent </w:t>
      </w:r>
      <w:r w:rsidR="00E531D5">
        <w:t>years</w:t>
      </w:r>
      <w:r w:rsidR="00AE6C34">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rsidR="00125432">
        <w:t xml:space="preserve">. </w:t>
      </w:r>
      <w:r w:rsidR="00AA4419">
        <w:t>Technically,</w:t>
      </w:r>
      <w:r w:rsidR="000E1287">
        <w:t xml:space="preserve"> </w:t>
      </w:r>
      <w:r w:rsidR="00AA4419">
        <w:t>t</w:t>
      </w:r>
      <w:r w:rsidR="00330D87">
        <w:t>he region 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w:t>
      </w:r>
      <w:r w:rsidR="00AA4419">
        <w:t xml:space="preserve">but </w:t>
      </w:r>
      <w:r w:rsidR="00330D87">
        <w:t xml:space="preserve">the buffering </w:t>
      </w:r>
      <w:r w:rsidR="00AA4419">
        <w:t>conferred by 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9A92650" w:rsidR="00BF12B8" w:rsidRDefault="00AA4419" w:rsidP="0098639B">
      <w:pPr>
        <w:ind w:firstLine="720"/>
      </w:pPr>
      <w:r>
        <w:t>To better understand patterns like those observed in central California salmon, it is helpful to decompose aggregate variability into two foundational elements</w:t>
      </w:r>
      <w:r w:rsidR="00044112">
        <w:t>.</w:t>
      </w:r>
      <w:r w:rsidR="002B0FBF">
        <w:t xml:space="preserve"> </w:t>
      </w:r>
      <w:r w:rsidR="00044112">
        <w:t>The first</w:t>
      </w:r>
      <w:r>
        <w:t xml:space="preserve"> element of aggregate variability</w:t>
      </w:r>
      <w:r w:rsidR="00044112">
        <w:t>, c</w:t>
      </w:r>
      <w:r w:rsidR="002B0FBF">
        <w:t>omponent variability</w:t>
      </w:r>
      <w:r w:rsidR="00044112">
        <w:t xml:space="preserve">, </w:t>
      </w:r>
      <w:r>
        <w:t>represents</w:t>
      </w:r>
      <w:r w:rsidR="00044112">
        <w:t xml:space="preserve"> temporal variation in individual species (populations) within a community (</w:t>
      </w:r>
      <w:proofErr w:type="spellStart"/>
      <w:r w:rsidR="00044112">
        <w:t>metapopulation</w:t>
      </w:r>
      <w:proofErr w:type="spellEnd"/>
      <w:r w:rsidR="00044112">
        <w:t>), while</w:t>
      </w:r>
      <w:r>
        <w:t xml:space="preserve"> the second,</w:t>
      </w:r>
      <w:r w:rsidR="00044112">
        <w:t xml:space="preserve"> synchrony</w:t>
      </w:r>
      <w:r>
        <w:t>,</w:t>
      </w:r>
      <w:r w:rsidR="00044112">
        <w:t xml:space="preserve"> describes the relative degree of similarity among components in that variation</w:t>
      </w:r>
      <w:r w:rsidR="00AE6C34">
        <w:t xml:space="preserve">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 information about the scale at which destabil</w:t>
      </w:r>
      <w:r w:rsidR="00044112">
        <w:t xml:space="preserve">izing processes have occurred, clarifying how a </w:t>
      </w:r>
      <w:proofErr w:type="spellStart"/>
      <w:r w:rsidR="00044112">
        <w:t>metapopulation’s</w:t>
      </w:r>
      <w:proofErr w:type="spellEnd"/>
      <w:r w:rsidR="00044112">
        <w:t xml:space="preserve"> dynamics </w:t>
      </w:r>
      <w:r>
        <w:t>have</w:t>
      </w:r>
      <w:r w:rsidR="00044112">
        <w:t xml:space="preserve"> change</w:t>
      </w:r>
      <w:r>
        <w:t>d</w:t>
      </w:r>
      <w:r w:rsidR="00044112">
        <w:t xml:space="preserve"> through time.</w:t>
      </w:r>
      <w:r w:rsidR="00F0579C">
        <w:t xml:space="preserve"> </w:t>
      </w:r>
      <w:r w:rsidR="00044112">
        <w:t>For example, i</w:t>
      </w:r>
      <w:r w:rsidR="002B0FBF">
        <w:t>n a scenario where</w:t>
      </w:r>
      <w:r w:rsidR="00C14A36">
        <w:t xml:space="preserve"> </w:t>
      </w:r>
      <w:r w:rsidR="002E258D">
        <w:t xml:space="preserve">component </w:t>
      </w:r>
      <w:r w:rsidR="00C14A36">
        <w:t>variability has increased, but synchrony has remained relatively</w:t>
      </w:r>
      <w:r w:rsidR="002B0FBF">
        <w:t xml:space="preserve"> low and</w:t>
      </w:r>
      <w:r w:rsidR="00C14A36">
        <w:t xml:space="preserve"> stable, then 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6068C0">
        <w:t>, which may be addressed in isolation</w:t>
      </w:r>
      <w:r w:rsidR="00C14A36">
        <w:t xml:space="preserve">. Conversely, coherent increases in both synchrony and aggregate variability would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 </w:t>
      </w:r>
      <w:r w:rsidR="00BF12B8">
        <w:t xml:space="preserve">These </w:t>
      </w:r>
      <w:r w:rsidR="00C14A36">
        <w:t xml:space="preserve">patterns can in turn guide </w:t>
      </w:r>
      <w:r w:rsidR="003B7E04">
        <w:t>directed</w:t>
      </w:r>
      <w:r w:rsidR="00C14A36">
        <w:t xml:space="preserve"> management </w:t>
      </w:r>
      <w:r w:rsidR="003B7E04">
        <w:t>actions</w:t>
      </w:r>
      <w:r w:rsidR="0098639B">
        <w:t xml:space="preserve">. </w:t>
      </w:r>
      <w:r>
        <w:t>In the case of Central Valley Chinook salmon,</w:t>
      </w:r>
      <w:r w:rsidR="0098639B">
        <w:t xml:space="preserve"> </w:t>
      </w:r>
      <w:r w:rsidR="008C5E1B">
        <w:t xml:space="preserve">synchronous declines and greater component variability </w:t>
      </w:r>
      <w:r w:rsidR="008B18F2">
        <w:t xml:space="preserve">were not </w:t>
      </w:r>
      <w:r>
        <w:t>observed</w:t>
      </w:r>
      <w:r w:rsidR="008B18F2">
        <w:t xml:space="preserve"> in a </w:t>
      </w:r>
      <w:r>
        <w:t>neighbouring</w:t>
      </w:r>
      <w:r w:rsidR="008B18F2">
        <w:t xml:space="preserve"> </w:t>
      </w:r>
      <w:r>
        <w:t>watershed</w:t>
      </w:r>
      <w:r w:rsidR="008B18F2">
        <w:t>, suggesting</w:t>
      </w:r>
      <w:r w:rsidR="008C5E1B">
        <w:t xml:space="preserve"> </w:t>
      </w:r>
      <w:r w:rsidR="008B18F2">
        <w:t>they may be driven by</w:t>
      </w:r>
      <w:r w:rsidR="008C5E1B">
        <w:t xml:space="preserve"> widespread hatchery releases</w:t>
      </w:r>
      <w:r>
        <w:t xml:space="preserve"> within that river system</w:t>
      </w:r>
      <w:r w:rsidR="008B18F2">
        <w:t>, rather than shared environmental</w:t>
      </w:r>
      <w:r w:rsidR="00AE6C34">
        <w:t xml:space="preserve"> conditions</w:t>
      </w:r>
      <w:r>
        <w:t xml:space="preserve"> during marine residence</w:t>
      </w:r>
      <w:r w:rsidR="00AE6C34">
        <w:t xml:space="preserve">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Further analyses in the Sacramento River </w:t>
      </w:r>
      <w:r w:rsidR="002B0FBF">
        <w:lastRenderedPageBreak/>
        <w:t xml:space="preserve">Basin, a watershed within the Central Valley, </w:t>
      </w:r>
      <w:r w:rsidR="008B18F2">
        <w:t xml:space="preserve">have </w:t>
      </w:r>
      <w:r w:rsidR="002B0FBF">
        <w:t>highlighted</w:t>
      </w:r>
      <w:r w:rsidR="008B18F2">
        <w:t xml:space="preserve"> </w:t>
      </w:r>
      <w:r w:rsidR="002B0FBF">
        <w:t>how</w:t>
      </w:r>
      <w:r w:rsidR="008B18F2">
        <w:t xml:space="preserve"> specific component </w:t>
      </w:r>
      <w:r w:rsidR="002B0FBF">
        <w:t>tributaries</w:t>
      </w:r>
      <w:r w:rsidR="008B18F2">
        <w:t xml:space="preserve"> </w:t>
      </w:r>
      <w:r w:rsidR="002B0FBF">
        <w:t>contribute</w:t>
      </w:r>
      <w:r w:rsidR="008B18F2">
        <w:t xml:space="preserve"> disproportionately </w:t>
      </w:r>
      <w:r w:rsidR="002B0FBF">
        <w:t>to aggregate stability</w:t>
      </w:r>
      <w:r w:rsidR="00AE6C34">
        <w:t xml:space="preserve"> </w:t>
      </w:r>
      <w:r w:rsidR="00AE6C34">
        <w:fldChar w:fldCharType="begin"/>
      </w:r>
      <w:r w:rsidR="00AE6C34">
        <w:instrText xml:space="preserve"> ADDIN EN.CITE &lt;EndNote&gt;&lt;Cite&gt;&lt;Author&gt;Yamane&lt;/Author&gt;&lt;Year&gt;2018&lt;/Year&gt;&lt;RecNum&gt;2167&lt;/RecNum&gt;&lt;DisplayText&gt;(Yamane, Botsford &amp;amp; Kilduff 2018)&lt;/DisplayText&gt;&lt;record&gt;&lt;rec-number&gt;2167&lt;/rec-number&gt;&lt;foreign-keys&gt;&lt;key app="EN" db-id="eez0aevwa0afpdexr0lvefp6z0xpepv5rfx5" timestamp="1529269775"&gt;2167&lt;/key&gt;&lt;key app="ENWeb" db-id=""&gt;0&lt;/key&gt;&lt;/foreign-keys&gt;&lt;ref-type name="Journal Article"&gt;17&lt;/ref-type&gt;&lt;contributors&gt;&lt;authors&gt;&lt;author&gt;Yamane, Lauren&lt;/author&gt;&lt;author&gt;Botsford, Louis W.&lt;/author&gt;&lt;author&gt;Kilduff, D. Patrick&lt;/author&gt;&lt;/authors&gt;&lt;/contributors&gt;&lt;titles&gt;&lt;title&gt;Tracking restoration of population diversity via the portfolio effect&lt;/title&gt;&lt;secondary-title&gt;Journal of Applied Ecology&lt;/secondary-title&gt;&lt;/titles&gt;&lt;periodical&gt;&lt;full-title&gt;Journal of Applied Ecology&lt;/full-title&gt;&lt;abbr-1&gt;J. Appl. Ecol.&lt;/abbr-1&gt;&lt;abbr-2&gt;J Appl Ecol&lt;/abbr-2&gt;&lt;/periodical&gt;&lt;pages&gt;472-481&lt;/pages&gt;&lt;volume&gt;55&lt;/volume&gt;&lt;number&gt;2&lt;/number&gt;&lt;dates&gt;&lt;year&gt;2018&lt;/year&gt;&lt;/dates&gt;&lt;isbn&gt;00218901&lt;/isbn&gt;&lt;urls&gt;&lt;/urls&gt;&lt;electronic-resource-num&gt;10.1111/1365-2664.12978&lt;/electronic-resource-num&gt;&lt;/record&gt;&lt;/Cite&gt;&lt;/EndNote&gt;</w:instrText>
      </w:r>
      <w:r w:rsidR="00AE6C34">
        <w:fldChar w:fldCharType="separate"/>
      </w:r>
      <w:r w:rsidR="00AE6C34">
        <w:rPr>
          <w:noProof/>
        </w:rPr>
        <w:t>(Yamane, Botsford &amp; Kilduff 2018)</w:t>
      </w:r>
      <w:r w:rsidR="00AE6C34">
        <w:fldChar w:fldCharType="end"/>
      </w:r>
      <w:r w:rsidR="008B18F2">
        <w:t>.</w:t>
      </w:r>
      <w:r w:rsidR="002B0FBF">
        <w:t xml:space="preserve"> </w:t>
      </w:r>
      <w:commentRangeStart w:id="0"/>
      <w:r w:rsidR="002B0FBF">
        <w:t>Taken together these patterns suggest that efforts to maximize the region’s portfolio effect could be focused on a subset of tributaries, perhaps by explicitly conserving unique life history traits at risk of homogenization due to hatchery influences.</w:t>
      </w:r>
      <w:commentRangeEnd w:id="0"/>
      <w:r w:rsidR="002B0FBF">
        <w:rPr>
          <w:rStyle w:val="CommentReference"/>
        </w:rPr>
        <w:commentReference w:id="0"/>
      </w:r>
    </w:p>
    <w:p w14:paraId="090A2200" w14:textId="141664F2" w:rsidR="00BE3900" w:rsidRDefault="00B27AEE" w:rsidP="004B605E">
      <w:pPr>
        <w:ind w:firstLine="720"/>
      </w:pPr>
      <w:r>
        <w:t>While</w:t>
      </w:r>
      <w:r w:rsidR="002B0FBF">
        <w:t xml:space="preserve"> </w:t>
      </w:r>
      <w:r w:rsidR="00F93B58">
        <w:t>patterns</w:t>
      </w:r>
      <w:r w:rsidR="002B0FBF">
        <w:t xml:space="preserve"> in covariance among populations have been widely examined</w:t>
      </w:r>
      <w:r w:rsidR="00AE6C34">
        <w:t xml:space="preserve"> </w:t>
      </w:r>
      <w:r w:rsidR="00F93B58">
        <w:t xml:space="preserve">in ecological systems </w:t>
      </w:r>
      <w:r w:rsidR="00F93B58">
        <w:fldChar w:fldCharType="begin">
          <w:fldData xml:space="preserve">PEVuZE5vdGU+PENpdGU+PEF1dGhvcj5CbGFjazwvQXV0aG9yPjxZZWFyPjIwMTg8L1llYXI+PFJl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</w:fldData>
        </w:fldChar>
      </w:r>
      <w:r w:rsidR="00F93B58">
        <w:instrText xml:space="preserve"> ADDIN EN.CITE </w:instrText>
      </w:r>
      <w:r w:rsidR="00F93B58">
        <w:fldChar w:fldCharType="begin">
          <w:fldData xml:space="preserve">PEVuZE5vdGU+PENpdGU+PEF1dGhvcj5CbGFjazwvQXV0aG9yPjxZZWFyPjIwMTg8L1llYXI+PFJl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</w:fldData>
        </w:fldChar>
      </w:r>
      <w:r w:rsidR="00F93B58">
        <w:instrText xml:space="preserve"> ADDIN EN.CITE.DATA </w:instrText>
      </w:r>
      <w:r w:rsidR="00F93B58">
        <w:fldChar w:fldCharType="end"/>
      </w:r>
      <w:r w:rsidR="00F93B58">
        <w:fldChar w:fldCharType="separate"/>
      </w:r>
      <w:r w:rsidR="00F93B58">
        <w:rPr>
          <w:noProof/>
        </w:rPr>
        <w:t>(Black</w:t>
      </w:r>
      <w:r w:rsidR="00F93B58" w:rsidRPr="00F93B58">
        <w:rPr>
          <w:i/>
          <w:noProof/>
        </w:rPr>
        <w:t xml:space="preserve"> et al.</w:t>
      </w:r>
      <w:r w:rsidR="00F93B58">
        <w:rPr>
          <w:noProof/>
        </w:rPr>
        <w:t xml:space="preserve"> 2018)</w:t>
      </w:r>
      <w:r w:rsidR="00F93B58">
        <w:fldChar w:fldCharType="end"/>
      </w:r>
      <w:r w:rsidR="002B0FBF">
        <w:t>,</w:t>
      </w:r>
      <w:r w:rsidR="002E34D8">
        <w:t xml:space="preserve"> and</w:t>
      </w:r>
      <w:r w:rsidR="002B0FBF">
        <w:t xml:space="preserve"> particularly in Pacific</w:t>
      </w:r>
      <w:r>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 </w:instrTex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DATA </w:instrText>
      </w:r>
      <w:r w:rsidR="00F93B58">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rsidR="002B0FBF">
        <w:t>,</w:t>
      </w:r>
      <w:r>
        <w:t xml:space="preserve"> estimates of portfolio effects have generally focused on the relative</w:t>
      </w:r>
      <w:r w:rsidR="00044112">
        <w:t xml:space="preserve"> </w:t>
      </w:r>
      <w:r>
        <w:t xml:space="preserve">costs of losing </w:t>
      </w:r>
      <w:r w:rsidR="00044112">
        <w:t xml:space="preserve">entire </w:t>
      </w:r>
      <w:r>
        <w:t>component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instrText xml:space="preserve"> ADDIN EN.CITE </w:instrTex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instrText xml:space="preserve"> ADDIN EN.CITE.DATA </w:instrText>
      </w:r>
      <w:r w:rsidR="00F93B58">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t>.</w:t>
      </w:r>
      <w:r w:rsidR="002B0FBF">
        <w:t xml:space="preserve"> </w:t>
      </w:r>
      <w:r w:rsidR="004B605E">
        <w:t>Changes in component variability and synchrony, though less dramatic, may</w:t>
      </w:r>
      <w:r w:rsidR="008C1951">
        <w:t xml:space="preserve"> result in negative effects, particularly in systems where conservation goals are in tension with socio-economic objectives related to maintain catch</w:t>
      </w:r>
      <w:r w:rsidR="00BE3900">
        <w:t xml:space="preserve">. For example, high levels of component variability </w:t>
      </w:r>
      <w:r w:rsidR="008C1951">
        <w:t>may</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rack changes in stock abundance. </w:t>
      </w:r>
      <w:r w:rsidR="00C12967">
        <w:t xml:space="preserve">Intuitively the negative effects of increased variability </w:t>
      </w:r>
      <w:r w:rsidR="008C1951">
        <w:t>may</w:t>
      </w:r>
      <w:r w:rsidR="00C21A57">
        <w:t xml:space="preserve"> </w:t>
      </w:r>
      <w:r w:rsidR="00C12967">
        <w:t>be magnified by h</w:t>
      </w:r>
      <w:r w:rsidR="00BE3900">
        <w:t>igh level</w:t>
      </w:r>
      <w:r w:rsidR="00C12967">
        <w:t xml:space="preserve">s of synchrony, which </w:t>
      </w:r>
      <w:r w:rsidR="008C1951">
        <w:t>could</w:t>
      </w:r>
      <w:r w:rsidR="00C12967">
        <w:t xml:space="preserve"> </w:t>
      </w:r>
      <w:r w:rsidR="008C1951">
        <w:t>limit the number of stocks</w:t>
      </w:r>
      <w:r w:rsidR="00C12967">
        <w:t xml:space="preserve"> harvesters </w:t>
      </w:r>
      <w:r w:rsidR="008C1951">
        <w:t>can sustainably exploit</w:t>
      </w:r>
      <w:r w:rsidR="00C12967">
        <w:t xml:space="preserve"> and increase the like</w:t>
      </w:r>
      <w:r w:rsidR="008C1951">
        <w:t>lihood that a larger proportion of the aggregate is at low abundance</w:t>
      </w:r>
      <w:r w:rsidR="00C12967">
        <w:t xml:space="preserve">. </w:t>
      </w:r>
      <w:commentRangeStart w:id="1"/>
      <w:r w:rsidR="00C12967">
        <w:t>Yet, to our knowledge, a quantitative examination of how component variability and synchrony influence the likelihood of meeting conservation and socio-economic objective has not occurred.</w:t>
      </w:r>
      <w:commentRangeEnd w:id="1"/>
      <w:r w:rsidR="008C1951">
        <w:rPr>
          <w:rStyle w:val="CommentReference"/>
        </w:rPr>
        <w:commentReference w:id="1"/>
      </w:r>
      <w:r w:rsidR="00C12967">
        <w:t xml:space="preserve"> </w:t>
      </w:r>
    </w:p>
    <w:p w14:paraId="3D305BCC" w14:textId="64C6FD70" w:rsidR="00BF12B8" w:rsidRPr="00C12967" w:rsidRDefault="004B605E" w:rsidP="004B605E">
      <w:pPr>
        <w:ind w:firstLine="720"/>
        <w:rPr>
          <w:strike/>
        </w:rPr>
      </w:pPr>
      <w:r w:rsidRPr="00C12967">
        <w:rPr>
          <w:strike/>
        </w:rPr>
        <w:t>For example, as</w:t>
      </w:r>
      <w:r w:rsidR="00E23EA2" w:rsidRPr="00C12967">
        <w:rPr>
          <w:strike/>
        </w:rPr>
        <w:t xml:space="preserve"> </w:t>
      </w:r>
      <w:r w:rsidRPr="00C12967">
        <w:rPr>
          <w:strike/>
        </w:rPr>
        <w:t>component variability increases h</w:t>
      </w:r>
      <w:r w:rsidR="00E23EA2" w:rsidRPr="00C12967">
        <w:rPr>
          <w:strike/>
        </w:rPr>
        <w:t>arvesters may develop greater capacity during boom years, which they are then unable</w:t>
      </w:r>
      <w:r w:rsidR="007B5D6D" w:rsidRPr="00C12967">
        <w:rPr>
          <w:strike/>
        </w:rPr>
        <w:t xml:space="preserve"> to re-allocate</w:t>
      </w:r>
      <w:r w:rsidR="00E23EA2" w:rsidRPr="00C12967">
        <w:rPr>
          <w:strike/>
        </w:rPr>
        <w:t xml:space="preserve"> during years of low abundance, increasing tension between socio-economic and conservation outcomes. Similarly, the accuracy of status assessments may decrease as the ratio of signal-to-noise declines, potentially leading to unsustainable harvest rates.</w:t>
      </w:r>
      <w:r w:rsidR="005027FD" w:rsidRPr="00C12967">
        <w:rPr>
          <w:strike/>
        </w:rPr>
        <w:t xml:space="preserve"> </w:t>
      </w:r>
      <w:r w:rsidR="00E23EA2" w:rsidRPr="00C12967">
        <w:rPr>
          <w:strike/>
        </w:rPr>
        <w:t xml:space="preserve">High levels of synchrony, on the other hand, have been identified as </w:t>
      </w:r>
      <w:r w:rsidR="00DE7503" w:rsidRPr="00C12967">
        <w:rPr>
          <w:strike/>
        </w:rPr>
        <w:t>early warning signal</w:t>
      </w:r>
      <w:r w:rsidR="00E23EA2" w:rsidRPr="00C12967">
        <w:rPr>
          <w:strike/>
        </w:rPr>
        <w:t>s</w:t>
      </w:r>
      <w:r w:rsidR="00DE7503" w:rsidRPr="00C12967">
        <w:rPr>
          <w:strike/>
        </w:rPr>
        <w:t xml:space="preserve"> of hysteresis</w:t>
      </w:r>
      <w:r w:rsidR="00E23EA2" w:rsidRPr="00C12967">
        <w:rPr>
          <w:strike/>
        </w:rPr>
        <w:t xml:space="preserve"> </w:t>
      </w:r>
      <w:r w:rsidR="008C5E1B" w:rsidRPr="00C12967">
        <w:rPr>
          <w:strike/>
        </w:rPr>
        <w:t>in which the entire aggregate shifts to</w:t>
      </w:r>
      <w:r w:rsidR="00E23EA2" w:rsidRPr="00C12967">
        <w:rPr>
          <w:strike/>
        </w:rPr>
        <w:t xml:space="preserve"> a fundamentally different, stable state </w:t>
      </w:r>
      <w:r w:rsidR="002E258D" w:rsidRPr="00C12967">
        <w:rPr>
          <w:strike/>
        </w:rPr>
        <w:t>(REF</w:t>
      </w:r>
      <w:r w:rsidR="00370CB7" w:rsidRPr="00C12967">
        <w:rPr>
          <w:strike/>
        </w:rPr>
        <w:t>)</w:t>
      </w:r>
      <w:r w:rsidR="00DE7503" w:rsidRPr="00C12967">
        <w:rPr>
          <w:strike/>
        </w:rPr>
        <w:t>.</w:t>
      </w:r>
      <w:r w:rsidR="001463EA" w:rsidRPr="00C12967">
        <w:rPr>
          <w:strike/>
        </w:rPr>
        <w:t xml:space="preserve"> </w:t>
      </w:r>
      <w:r w:rsidR="007B5D6D" w:rsidRPr="00C12967">
        <w:rPr>
          <w:strike/>
        </w:rPr>
        <w:t>In such a case, entire management frameworks may become obsolete.</w:t>
      </w:r>
      <w:r w:rsidR="0032697E" w:rsidRPr="00C12967">
        <w:rPr>
          <w:strike/>
        </w:rPr>
        <w:t xml:space="preserve"> </w:t>
      </w:r>
      <w:r w:rsidR="005027FD" w:rsidRPr="00C12967">
        <w:rPr>
          <w:strike/>
        </w:rPr>
        <w:t>Intuitively, ecological aggregates in which both processes are occurring simultaneously may be at particularly high risk.</w:t>
      </w:r>
      <w:r w:rsidRPr="00C12967">
        <w:rPr>
          <w:strike/>
        </w:rPr>
        <w:t xml:space="preserve"> Yet to our knowledge the relative</w:t>
      </w:r>
    </w:p>
    <w:p w14:paraId="033E85F8" w14:textId="3526DE59" w:rsidR="000835A0" w:rsidRDefault="003B7E04" w:rsidP="00182788">
      <w:pPr>
        <w:ind w:firstLine="720"/>
      </w:pPr>
      <w:r>
        <w:t>In this study, we</w:t>
      </w:r>
      <w:r w:rsidR="006A4872">
        <w:t xml:space="preserve"> </w:t>
      </w:r>
      <w:r w:rsidR="00370CB7">
        <w:t>decompose</w:t>
      </w:r>
      <w:r>
        <w:t xml:space="preserve"> aggregate</w:t>
      </w:r>
      <w:r w:rsidR="00370CB7">
        <w:t xml:space="preserve"> temporal</w:t>
      </w:r>
      <w:r>
        <w:t xml:space="preserve"> variability </w:t>
      </w:r>
      <w:r w:rsidR="00D413CD">
        <w:t>in a</w:t>
      </w:r>
      <w:r w:rsidR="006A4872">
        <w:t xml:space="preserve"> Pacific salmon</w:t>
      </w:r>
      <w:r w:rsidR="00D413CD">
        <w:t xml:space="preserve"> </w:t>
      </w:r>
      <w:proofErr w:type="spellStart"/>
      <w:r w:rsidR="00D413CD">
        <w:t>metapopulation</w:t>
      </w:r>
      <w:proofErr w:type="spellEnd"/>
      <w:r w:rsidR="00370CB7">
        <w:t xml:space="preserve"> into component variability and synchrony then use stochastic simulations to evaluate the long-ter</w:t>
      </w:r>
      <w:r w:rsidR="00C12967">
        <w:t>m consequences of these changes on a suite of management objectives</w:t>
      </w:r>
      <w:r w:rsidR="00370CB7">
        <w:t>.</w:t>
      </w:r>
      <w:r w:rsidR="00D413CD">
        <w:t xml:space="preserve"> We focus our analysis on Fraser River sockeye salmon, </w:t>
      </w:r>
      <w:r w:rsidR="008C1951">
        <w:t>a</w:t>
      </w:r>
      <w:r w:rsidR="00D413CD">
        <w:t xml:space="preserve"> diverse</w:t>
      </w:r>
      <w:r w:rsidR="006A4872">
        <w:t xml:space="preserve"> Pacific salmon</w:t>
      </w:r>
      <w:r w:rsidR="00D413CD">
        <w:t xml:space="preserve"> </w:t>
      </w:r>
      <w:proofErr w:type="spellStart"/>
      <w:r w:rsidR="00D413CD">
        <w:t>metapopulation</w:t>
      </w:r>
      <w:proofErr w:type="spellEnd"/>
      <w:r w:rsidR="00D413CD">
        <w:t xml:space="preserve"> located in southern British Columbia. Fraser River sockeye salmon are exploited in mixed-stock</w:t>
      </w:r>
      <w:r w:rsidR="008C1951">
        <w:t xml:space="preserve"> </w:t>
      </w:r>
      <w:r w:rsidR="00D413CD">
        <w:t xml:space="preserve">fisheries, but component populations vary in their abundance and conservation status. Furthermore, many populations have experienced declines in recent years (REF) and the aggregate has exhibited recurring periods of high synchrony (REF). </w:t>
      </w:r>
      <w:r w:rsidR="00182788">
        <w:t>Ideally</w:t>
      </w:r>
      <w:r w:rsidR="00992367">
        <w:t xml:space="preserve"> abundant populations </w:t>
      </w:r>
      <w:r w:rsidR="00182788">
        <w:t>could</w:t>
      </w:r>
      <w:r w:rsidR="00992367">
        <w:t xml:space="preserve"> be harvested while simultaneously allowing </w:t>
      </w:r>
      <w:r w:rsidR="00182788">
        <w:t>depleted populations to recover; however, changes in aggregate variability and constraints on the structure of the fishery may result in trade-offs between those objectives.</w:t>
      </w:r>
      <w:r w:rsidR="00992367">
        <w:t xml:space="preserve"> </w:t>
      </w:r>
      <w:r w:rsidR="00182788">
        <w:t>W</w:t>
      </w:r>
      <w:bookmarkStart w:id="2" w:name="_GoBack"/>
      <w:bookmarkEnd w:id="2"/>
      <w:r w:rsidR="00D413CD">
        <w:t xml:space="preserve">e </w:t>
      </w:r>
      <w:r w:rsidR="006A4872">
        <w:t>use</w:t>
      </w:r>
      <w:r w:rsidR="00992367">
        <w:t>d</w:t>
      </w:r>
      <w:r w:rsidR="006A4872">
        <w:t xml:space="preserve"> statistical and closed-loop simulation models</w:t>
      </w:r>
      <w:r w:rsidR="00D413CD">
        <w:t xml:space="preserve"> to test two hypotheses. 1) To what extent are </w:t>
      </w:r>
      <w:r w:rsidR="00992367">
        <w:t xml:space="preserve">observed </w:t>
      </w:r>
      <w:r w:rsidR="00D413CD">
        <w:t>trends in aggregate variability</w:t>
      </w:r>
      <w:r w:rsidR="00940776">
        <w:t xml:space="preserve"> associated with changes in the variability of component populations</w:t>
      </w:r>
      <w:r w:rsidR="00992367">
        <w:t>,</w:t>
      </w:r>
      <w:r w:rsidR="00940776">
        <w:t xml:space="preserve"> as opposed to changes in synchrony</w:t>
      </w:r>
      <w:r w:rsidR="00992367">
        <w:t xml:space="preserve"> among component populations</w:t>
      </w:r>
      <w:r w:rsidR="00940776">
        <w:t>? 2) Are inc</w:t>
      </w:r>
      <w:r w:rsidR="006A4872">
        <w:t>reases in aggregate variability</w:t>
      </w:r>
      <w:r w:rsidR="00940776">
        <w:t xml:space="preserve"> associated with an increased likelihood </w:t>
      </w:r>
      <w:r w:rsidR="00940776">
        <w:lastRenderedPageBreak/>
        <w:t>of negative conservation outcomes and, if so, do changes in synchrony versus component variability have differe</w:t>
      </w:r>
      <w:r w:rsidR="00BC14E9">
        <w:t>ntial effects on those outcomes?</w:t>
      </w:r>
      <w:r w:rsidR="000835A0">
        <w:t xml:space="preserve"> </w:t>
      </w:r>
      <w:r w:rsidR="00E06BE2">
        <w:t xml:space="preserve">Given the impact of </w:t>
      </w:r>
      <w:r w:rsidR="00370CB7">
        <w:t xml:space="preserve">human </w:t>
      </w:r>
      <w:r w:rsidR="00E06BE2">
        <w:t>exploitation on the dynamics of these populations, the clo</w:t>
      </w:r>
      <w:r w:rsidR="00370CB7">
        <w:t>sed-loop simulation incorporate</w:t>
      </w:r>
      <w:r w:rsidR="00E06BE2">
        <w:t xml:space="preserve"> multiple sources of mortality, as well as a realistic proxy of the current harvest control rule used to determine total allowable catch. </w:t>
      </w:r>
    </w:p>
    <w:p w14:paraId="10A61AF1" w14:textId="77777777" w:rsidR="00F22932" w:rsidRDefault="00F22932" w:rsidP="000835A0"/>
    <w:p w14:paraId="4F644A99" w14:textId="77777777" w:rsidR="000835A0" w:rsidRPr="000835A0" w:rsidRDefault="000835A0" w:rsidP="000835A0">
      <w:pP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439B9DE"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 xml:space="preserve">Pacific salmon populations exhibit local adaptations and are typically managed to conserve life history diversity (REF).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 xml:space="preserve">spawning populations with a common life history strategy, adult migration phenology, genetic history, and juvenile rearing habitat.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 </w:t>
      </w:r>
      <w:r w:rsidR="00992367">
        <w:t xml:space="preserve">The Fraser River sockeye salmon aggregate is composed of </w:t>
      </w:r>
      <w:r w:rsidR="00392E97">
        <w:t>24</w:t>
      </w:r>
      <w:r w:rsidR="00992367">
        <w:t xml:space="preserve"> CUs, which are grouped into four management units (MUs) based on adult migration timing.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 As a result, shifting marine fishery openings to coincide with a given migration phenology can be used to constrain effort at the MU, but not the CU, level. The Fraser River sockeye salmon MUs, along with their respective run timings and </w:t>
      </w:r>
      <w:r w:rsidR="006A3951">
        <w:t xml:space="preserve">the </w:t>
      </w:r>
      <w:r w:rsidR="00E06BE2">
        <w:t xml:space="preserve">component CUs included in </w:t>
      </w:r>
      <w:r w:rsidR="006A3951">
        <w:t>our</w:t>
      </w:r>
      <w:r w:rsidR="00E06BE2">
        <w:t xml:space="preserve"> analysis, are described in Table 1 and Fig. 1. </w:t>
      </w:r>
    </w:p>
    <w:p w14:paraId="750ECEF8" w14:textId="24391D11" w:rsidR="00C72C7A" w:rsidRDefault="00C72C7A" w:rsidP="00C72C7A">
      <w:pPr>
        <w:ind w:firstLine="720"/>
      </w:pPr>
      <w:r>
        <w:t>Although the majority of Fraser River sockeye salmon were historically harvested in Canadian marine fisheries, mortality from at least three other sources can be substantial. First, American commercial fisheries in Juan de Fuca Strait off the coast of Washington harvest returning sockeye salmon before they reach Canadian waters. Second, individuals that pass through American and Canadian marine fisheries can experience high rates of en route mortality before reaching their spawning grounds, presumably due to a combination of natural mortality (thermal stress, pathogen infection, predation) and unreported harvest (REF). En route mortality, which can exceed 60% in certain years (REF), appears to be correlated with migration phenology, in-river temperatures (REF), and freshwater flow (REF). Finally, Fraser River sockeye may be harvested in a range of in-river fisheries (e.g. food, social and ceremonial First Nations fisheries, terminal demonstration fisheries), which are closer to spawning grounds and therefore more stock-specific.</w:t>
      </w:r>
    </w:p>
    <w:p w14:paraId="6322742C" w14:textId="75C24636" w:rsidR="003B1DEE" w:rsidRDefault="003B1DEE" w:rsidP="00C72C7A">
      <w:pPr>
        <w:ind w:firstLine="720"/>
      </w:pPr>
      <w:commentRangeStart w:id="3"/>
      <w:r>
        <w:t xml:space="preserve">A range </w:t>
      </w:r>
      <w:commentRangeEnd w:id="3"/>
      <w:r w:rsidR="006C114F">
        <w:rPr>
          <w:rStyle w:val="CommentReference"/>
        </w:rPr>
        <w:commentReference w:id="3"/>
      </w:r>
      <w:r>
        <w:t xml:space="preserve">of ecological processes may underpin changes in variability and synchrony in Fraser River sockeye salmon. </w:t>
      </w:r>
      <w:r w:rsidR="006C114F">
        <w:t>Component v</w:t>
      </w:r>
      <w:r>
        <w:t xml:space="preserve">ariability </w:t>
      </w:r>
      <w:r w:rsidR="006C114F">
        <w:t>(i.e. within CU temporal variation)</w:t>
      </w:r>
      <w:r>
        <w:t xml:space="preserve"> may </w:t>
      </w:r>
      <w:r w:rsidR="006C114F">
        <w:t>increase</w:t>
      </w:r>
      <w:r>
        <w:t xml:space="preserve"> due to changes in local</w:t>
      </w:r>
      <w:r w:rsidR="006C114F">
        <w:t xml:space="preserve"> environmental</w:t>
      </w:r>
      <w:r>
        <w:t xml:space="preserve"> conditions, such as loss of spawning habitat</w:t>
      </w:r>
      <w:r w:rsidR="006C114F">
        <w:t xml:space="preserve"> (REF)</w:t>
      </w:r>
      <w:r>
        <w:t>, high levels of mortality during incubation (e.g. scouring events</w:t>
      </w:r>
      <w:r w:rsidR="006C114F">
        <w:t xml:space="preserve"> (REF)</w:t>
      </w:r>
      <w:r>
        <w:t>, high water temperatures</w:t>
      </w:r>
      <w:r w:rsidR="006C114F">
        <w:t xml:space="preserve"> (REF)</w:t>
      </w:r>
      <w:r>
        <w:t>), or changes in competition and predation during juvenile freshwater stages</w:t>
      </w:r>
      <w:r w:rsidR="006C114F">
        <w:t xml:space="preserve"> (REF)</w:t>
      </w:r>
      <w:r>
        <w:t xml:space="preserve">. </w:t>
      </w:r>
      <w:r w:rsidR="00C72C7A">
        <w:t>S</w:t>
      </w:r>
      <w:r>
        <w:t xml:space="preserve">ynchrony </w:t>
      </w:r>
      <w:r w:rsidR="00C72C7A">
        <w:t xml:space="preserve">among components </w:t>
      </w:r>
      <w:r>
        <w:t xml:space="preserve">within </w:t>
      </w:r>
      <w:proofErr w:type="spellStart"/>
      <w:r w:rsidR="00C72C7A">
        <w:t>metapopulations</w:t>
      </w:r>
      <w:proofErr w:type="spellEnd"/>
      <w:r>
        <w:t xml:space="preserve"> is </w:t>
      </w:r>
      <w:r w:rsidR="00C72C7A">
        <w:t>often associated with</w:t>
      </w:r>
      <w:r>
        <w:t xml:space="preserve"> connectivity (i.e. dispersal)</w:t>
      </w:r>
      <w:r w:rsidR="00C72C7A">
        <w:t xml:space="preserve">. Although Fraser River sockeye salmon likely function as a </w:t>
      </w:r>
      <w:proofErr w:type="spellStart"/>
      <w:r w:rsidR="00C72C7A">
        <w:t>metapopulation</w:t>
      </w:r>
      <w:proofErr w:type="spellEnd"/>
      <w:r w:rsidR="00C72C7A">
        <w:t xml:space="preserve"> </w:t>
      </w:r>
      <w:r w:rsidR="001463EA">
        <w:t>over</w:t>
      </w:r>
      <w:r w:rsidR="00C72C7A">
        <w:t xml:space="preserve"> evolutionary time scales, </w:t>
      </w:r>
      <w:r w:rsidR="001463EA">
        <w:t xml:space="preserve">dispersal is assumed </w:t>
      </w:r>
      <w:r w:rsidR="001463EA">
        <w:lastRenderedPageBreak/>
        <w:t xml:space="preserve">to be nil </w:t>
      </w:r>
      <w:r w:rsidR="00C72C7A">
        <w:t xml:space="preserve">from a management perspective, with each CU representing a genetically distinct population assemblage (REF).  In the absence of dispersal, </w:t>
      </w:r>
      <w:r w:rsidR="001463EA">
        <w:t xml:space="preserve">synchronous dynamics may be driven by a common response to </w:t>
      </w:r>
      <w:r w:rsidR="00C72C7A">
        <w:t>shared environmental drivers (i.e. Moran effect), competitors, or predators. In the case of Fraser River sockeye salmon, such mechanisms may be more likely to occur during marine residence, when populations from throughout North America migrate to the Gulf of Alaska.</w:t>
      </w:r>
    </w:p>
    <w:p w14:paraId="667FFEEE" w14:textId="56DB34D1"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estimates of spawner abundance and recruitment</w:t>
      </w:r>
      <w:r w:rsidR="00392E97">
        <w:t xml:space="preserve"> </w:t>
      </w:r>
      <w:r w:rsidR="00961DFC">
        <w:t>(age-specific catch plus escapement minus an ad</w:t>
      </w:r>
      <w:r w:rsidR="00392E97">
        <w:t>justment for en route mortality) for 19 relatively data-rich CUs</w:t>
      </w:r>
      <w:r w:rsidR="00961DFC">
        <w:t xml:space="preserve"> </w:t>
      </w:r>
      <w:r w:rsidR="00392E97">
        <w:t>(</w:t>
      </w:r>
      <w:r w:rsidR="00961DFC">
        <w:t>Grant et al. 2011). Depending on</w:t>
      </w:r>
      <w:r>
        <w:t xml:space="preserve"> the CU, these time series bega</w:t>
      </w:r>
      <w:r w:rsidR="00961DFC">
        <w:t xml:space="preserve">n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77777777" w:rsidR="000835A0" w:rsidRDefault="00A91A4F" w:rsidP="00ED5A49">
      <w:pPr>
        <w:tabs>
          <w:tab w:val="left" w:pos="709"/>
        </w:tabs>
        <w:rPr>
          <w:i/>
        </w:rPr>
      </w:pPr>
      <w:r>
        <w:rPr>
          <w:i/>
        </w:rPr>
        <w:t>Synchrony metrics</w:t>
      </w:r>
    </w:p>
    <w:p w14:paraId="3DBCF2F6" w14:textId="77777777"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aggregate’s components. It is defined as the total </w:t>
      </w:r>
      <w:r w:rsidR="000C23EB">
        <w:t xml:space="preserve">temporal </w:t>
      </w:r>
      <w:r>
        <w:t>variance of an aggregate’s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58421388" w:rsidR="000C23EB" w:rsidRDefault="00697A59" w:rsidP="006A3951">
      <w:r>
        <w:t xml:space="preserve">Here </w:t>
      </w:r>
      <w:r>
        <w:rPr>
          <w:i/>
        </w:rPr>
        <w:t xml:space="preserve">v </w:t>
      </w:r>
      <w:r>
        <w:t xml:space="preserve">denotes variance (over time) for populations </w:t>
      </w:r>
      <w:proofErr w:type="spellStart"/>
      <w:r>
        <w:rPr>
          <w:i/>
        </w:rPr>
        <w:t>i</w:t>
      </w:r>
      <w:proofErr w:type="spellEnd"/>
      <w:r>
        <w:rPr>
          <w:i/>
        </w:rPr>
        <w:t xml:space="preserve"> </w:t>
      </w:r>
      <w:r>
        <w:t xml:space="preserve">through </w:t>
      </w:r>
      <w:r>
        <w:rPr>
          <w:i/>
        </w:rPr>
        <w:t xml:space="preserve">j </w:t>
      </w:r>
      <w:r>
        <w:t xml:space="preserve">making up an aggregate. Thus the simplified numerator represents the variance of the total abundance of the aggregate consisting of </w:t>
      </w:r>
      <w:r>
        <w:rPr>
          <w:i/>
        </w:rPr>
        <w:t>n</w:t>
      </w:r>
      <w:r>
        <w:t xml:space="preserve"> populations. The denominator is the variance of a hypothetical population aggregate with the same population-level variances, but perfectly synchronized (</w:t>
      </w:r>
      <w:proofErr w:type="spellStart"/>
      <w:r>
        <w:t>Loreau</w:t>
      </w:r>
      <w:proofErr w:type="spellEnd"/>
      <w:r>
        <w:t xml:space="preserve"> and de </w:t>
      </w:r>
      <w:proofErr w:type="spellStart"/>
      <w:r>
        <w:t>Mazancourt</w:t>
      </w:r>
      <w:proofErr w:type="spellEnd"/>
      <w:r>
        <w:t xml:space="preserve"> 2008; Thibault and Connolly 2013). </w:t>
      </w:r>
      <w:r w:rsidR="000C23EB" w:rsidRPr="00697A59">
        <w:t>This</w:t>
      </w:r>
      <w:r w:rsidR="000C23EB">
        <w:t xml:space="preserve"> synchrony index</w:t>
      </w:r>
      <w:r w:rsidR="002A7562">
        <w:t xml:space="preserve"> (</w:t>
      </w:r>
      <m:oMath>
        <m:r>
          <w:rPr>
            <w:rFonts w:ascii="Cambria Math" w:hAnsi="Cambria Math"/>
          </w:rPr>
          <m:t>φ</m:t>
        </m:r>
      </m:oMath>
      <w:r w:rsidR="002A7562">
        <w:t>)</w:t>
      </w:r>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lastRenderedPageBreak/>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49F8D1EA"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6E34B25" w14:textId="77777777" w:rsidR="000C23EB" w:rsidRDefault="000C23EB" w:rsidP="00A91A4F">
      <w:pPr>
        <w:rPr>
          <w:i/>
        </w:rPr>
      </w:pPr>
      <w:r>
        <w:rPr>
          <w:i/>
        </w:rPr>
        <w:t>Retrospective analysis</w:t>
      </w:r>
    </w:p>
    <w:p w14:paraId="7DB41CFD" w14:textId="38F651F4" w:rsidR="00BC14E9"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of both spawner abundance and per capita productivity. </w:t>
      </w:r>
      <w:r w:rsidR="00BC14E9">
        <w:t>We used the residuals from CU-specific spawner-recruit models as an index of productivity. For most CUs this model was defined as:</w:t>
      </w:r>
    </w:p>
    <w:p w14:paraId="1AC3E3E3" w14:textId="35C9575F" w:rsidR="00BC14E9" w:rsidRDefault="00F42DD1" w:rsidP="00A91A4F">
      <w:r>
        <w:t>Equation 4</w:t>
      </w:r>
      <w:r>
        <w:tab/>
      </w:r>
      <w:r w:rsidR="00D136FD">
        <w:tab/>
      </w:r>
      <w:r w:rsidR="00D136FD">
        <w:tab/>
      </w:r>
      <w:r w:rsidR="00D136F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08D2767" w14:textId="71288C75" w:rsidR="004E2EDE" w:rsidRDefault="00A16FF3" w:rsidP="00A91A4F">
      <w:proofErr w:type="gramStart"/>
      <w:r>
        <w:t>w</w:t>
      </w:r>
      <w:r w:rsidR="00BC14E9">
        <w:t>here</w:t>
      </w:r>
      <w:proofErr w:type="gramEnd"/>
      <w:r w:rsidR="00BC14E9">
        <w:t xml:space="preserve"> </w:t>
      </w:r>
      <w:proofErr w:type="spellStart"/>
      <w:r w:rsidR="00BC14E9">
        <w:rPr>
          <w:i/>
        </w:rPr>
        <w:t>i</w:t>
      </w:r>
      <w:proofErr w:type="spellEnd"/>
      <w:r w:rsidR="00BC14E9">
        <w:rPr>
          <w:i/>
        </w:rPr>
        <w:t xml:space="preserve"> </w:t>
      </w:r>
      <w:r w:rsidR="00F42DD1">
        <w:t>represents a CU</w:t>
      </w:r>
      <w:r w:rsidR="00BC14E9">
        <w:t xml:space="preserve">, </w:t>
      </w:r>
      <w:r w:rsidR="00F42DD1">
        <w:rPr>
          <w:i/>
        </w:rPr>
        <w:t>y</w:t>
      </w:r>
      <w:r w:rsidR="00BC14E9">
        <w:t xml:space="preserve"> </w:t>
      </w:r>
      <w:r w:rsidR="004E2EDE">
        <w:t>is a given year</w:t>
      </w:r>
      <w:r w:rsidR="00BC14E9">
        <w:t xml:space="preserve">, </w:t>
      </w:r>
      <w:r w:rsidR="00BC14E9">
        <w:rPr>
          <w:i/>
        </w:rPr>
        <w:t>R</w:t>
      </w:r>
      <w:r w:rsidR="00BC14E9">
        <w:t xml:space="preserve"> the number of recruits (number of offspring that return to spawn </w:t>
      </w:r>
      <w:r w:rsidR="00F42DD1">
        <w:t>or are captured in the fishery)</w:t>
      </w:r>
      <w:r w:rsidR="004E2EDE">
        <w:t>,</w:t>
      </w:r>
      <w:r w:rsidR="00F42DD1">
        <w:t xml:space="preserve"> and</w:t>
      </w:r>
      <w:r w:rsidR="00BC14E9">
        <w:t xml:space="preserve"> </w:t>
      </w:r>
      <w:r w:rsidR="00BC14E9">
        <w:rPr>
          <w:i/>
        </w:rPr>
        <w:t xml:space="preserve">S </w:t>
      </w:r>
      <w:r w:rsidR="00F42DD1">
        <w:t xml:space="preserve">the number of </w:t>
      </w:r>
      <w:proofErr w:type="spellStart"/>
      <w:r w:rsidR="00F42DD1">
        <w:t>spawners</w:t>
      </w:r>
      <w:proofErr w:type="spellEnd"/>
      <w:r w:rsidR="00F42DD1">
        <w:t>. The parameter</w:t>
      </w:r>
      <w:r w:rsidR="00BC14E9">
        <w:t xml:space="preserve"> </w:t>
      </w:r>
      <m:oMath>
        <m:r>
          <w:rPr>
            <w:rFonts w:ascii="Cambria Math" w:hAnsi="Cambria Math"/>
          </w:rPr>
          <m:t>α</m:t>
        </m:r>
      </m:oMath>
      <w:r w:rsidR="004E2EDE">
        <w:t xml:space="preserve"> </w:t>
      </w:r>
      <w:r w:rsidR="00F42DD1">
        <w:t xml:space="preserve">represents the number of recruits produced per spawner at low abundance </w:t>
      </w:r>
      <w:r w:rsidR="00BC14E9">
        <w:t xml:space="preserve">and </w:t>
      </w:r>
      <m:oMath>
        <m:r>
          <w:rPr>
            <w:rFonts w:ascii="Cambria Math" w:hAnsi="Cambria Math"/>
          </w:rPr>
          <m:t>β</m:t>
        </m:r>
      </m:oMath>
      <w:r w:rsidR="00BC14E9">
        <w:rPr>
          <w:i/>
        </w:rPr>
        <w:t xml:space="preserve"> </w:t>
      </w:r>
      <w:r w:rsidR="00BC14E9">
        <w:t>the density-dependent parameter</w:t>
      </w:r>
      <w:r w:rsidR="00F42DD1">
        <w:t xml:space="preserve">, the reciprocal of the number of </w:t>
      </w:r>
      <w:proofErr w:type="spellStart"/>
      <w:r w:rsidR="00F42DD1">
        <w:t>spawners</w:t>
      </w:r>
      <w:proofErr w:type="spellEnd"/>
      <w:r w:rsidR="00F42DD1">
        <w:t xml:space="preserve"> that produce maximum recruits</w:t>
      </w:r>
      <w:r w:rsidR="00BC14E9">
        <w:t xml:space="preserve">. </w:t>
      </w:r>
      <w:r w:rsidR="004E2EDE">
        <w:t>To incorporate normally distributed</w:t>
      </w:r>
      <w:r w:rsidR="00EB655E">
        <w:t xml:space="preserve"> </w:t>
      </w:r>
      <w:r w:rsidR="004E2EDE">
        <w:t>process error</w:t>
      </w:r>
      <w:r w:rsidR="00EB655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4E2EDE">
        <w:t>, we linearized Equation 4:</w:t>
      </w:r>
    </w:p>
    <w:p w14:paraId="6D175EBC" w14:textId="544846FF" w:rsidR="00D136FD" w:rsidRDefault="004E2EDE" w:rsidP="00D136FD">
      <w:pPr>
        <w:rPr>
          <w:rFonts w:eastAsiaTheme="minorEastAsia"/>
        </w:rPr>
      </w:pPr>
      <w:r>
        <w:t>Equation 5</w:t>
      </w:r>
      <w:r>
        <w:tab/>
      </w:r>
      <w:r w:rsidR="00D136FD">
        <w:rPr>
          <w:rFonts w:eastAsiaTheme="minorEastAsia"/>
        </w:rPr>
        <w:tab/>
      </w:r>
      <w:r w:rsidR="00D136FD">
        <w:rPr>
          <w:rFonts w:eastAsiaTheme="minorEastAsia"/>
        </w:rPr>
        <w:tab/>
      </w:r>
      <m:oMath>
        <m:sSub>
          <m:sSubPr>
            <m:ctrlPr>
              <w:rPr>
                <w:rFonts w:ascii="Cambria Math" w:hAnsi="Cambria Math"/>
                <w:i/>
              </w:rPr>
            </m:ctrlPr>
          </m:sSubPr>
          <m:e>
            <m:r>
              <m:rPr>
                <m:sty m:val="p"/>
              </m:rPr>
              <w:rPr>
                <w:rFonts w:ascii="Cambria Math" w:hAnsi="Cambria Math"/>
              </w:rPr>
              <m:t>log⁡</m:t>
            </m:r>
            <m:r>
              <w:rPr>
                <w:rFonts w:ascii="Cambria Math" w:hAnsi="Cambria Math"/>
              </w:rPr>
              <m:t>R</m:t>
            </m:r>
          </m:e>
          <m:sub>
            <m:r>
              <w:rPr>
                <w:rFonts w:ascii="Cambria Math" w:hAnsi="Cambria Math"/>
              </w:rPr>
              <m:t>i,y</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S</m:t>
                </m:r>
              </m:e>
              <m:sub>
                <m:r>
                  <w:rPr>
                    <w:rFonts w:ascii="Cambria Math" w:hAnsi="Cambria Math"/>
                  </w:rPr>
                  <m:t>i,y</m:t>
                </m:r>
              </m:sub>
            </m:sSub>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p>
    <w:p w14:paraId="34887F4F" w14:textId="31D38F96" w:rsidR="005D6C13" w:rsidRPr="00B40124" w:rsidRDefault="00F0579C" w:rsidP="005D6C13">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3CB63127" w14:textId="77777777" w:rsidR="005D6C13" w:rsidRDefault="005D6C13" w:rsidP="005D6C13">
      <w:pPr>
        <w:jc w:val="center"/>
        <w:rPr>
          <w:rFonts w:eastAsiaTheme="minorEastAsia"/>
        </w:rPr>
      </w:pPr>
    </w:p>
    <w:p w14:paraId="78C68F26" w14:textId="0282AAD0" w:rsidR="000C23EB" w:rsidRDefault="00BC14E9" w:rsidP="00EB655E">
      <w:r>
        <w:t>The productivity of a subset of CUs with</w:t>
      </w:r>
      <w:r w:rsidR="00D40465">
        <w:t xml:space="preserve"> cyclic dynamics (Table 1)</w:t>
      </w:r>
      <w:r>
        <w:t xml:space="preserve"> was estimated using a Larkin model, a modified version of the Ricker model that accounts for delayed den</w:t>
      </w:r>
      <w:r w:rsidR="00B42D41">
        <w:t>sity-depen</w:t>
      </w:r>
      <w:r>
        <w:t>dent effects</w:t>
      </w:r>
      <w:r w:rsidR="00B42D41">
        <w:t xml:space="preserve"> (details in supplement)</w:t>
      </w:r>
      <w:r>
        <w:t>.</w:t>
      </w:r>
      <w:r w:rsidR="00B42D41">
        <w:t xml:space="preserve"> Whether</w:t>
      </w:r>
      <w:r w:rsidR="00714028">
        <w:t xml:space="preserve"> we estimated</w:t>
      </w:r>
      <w:r w:rsidR="00B42D41">
        <w:t xml:space="preserve"> productivity </w:t>
      </w:r>
      <w:r w:rsidR="00714028">
        <w:t xml:space="preserve">for a given CU </w:t>
      </w:r>
      <w:r w:rsidR="00B42D41">
        <w:t xml:space="preserve">using a </w:t>
      </w:r>
      <w:r w:rsidR="00714028">
        <w:t>Ricker or Larkin model followed assignments made</w:t>
      </w:r>
      <w:r w:rsidR="00B42D41">
        <w:t xml:space="preserve"> in the most recent Wild Salmon Policy assessment (REF). </w:t>
      </w:r>
      <w:r w:rsidR="002A7562" w:rsidRPr="00BC14E9">
        <w:t>We</w:t>
      </w:r>
      <w:r w:rsidR="002A7562">
        <w:t xml:space="preserve"> examined trends in per capita productivity</w:t>
      </w:r>
      <w:r w:rsidR="00714028">
        <w:t>, rather than spawner abundance alone,</w:t>
      </w:r>
      <w:r w:rsidR="002A7562">
        <w:t xml:space="preserve"> because this metric accounts for density dependent processes</w:t>
      </w:r>
      <w:r>
        <w:t xml:space="preserve"> and </w:t>
      </w:r>
      <w:proofErr w:type="spellStart"/>
      <w:r>
        <w:t>cyclicity</w:t>
      </w:r>
      <w:proofErr w:type="spellEnd"/>
      <w:r w:rsidR="002A7562">
        <w:t>, as well as changes in en route mortality and exploitation rate that moderate spawner abundance. While managers and stakeholders are most directly impacted by spawner abundance, increa</w:t>
      </w:r>
      <w:r w:rsidR="00076F0E">
        <w:t>sed variability or synchrony</w:t>
      </w:r>
      <w:r>
        <w:t xml:space="preserve"> in productivity</w:t>
      </w:r>
      <w:r w:rsidR="00076F0E">
        <w:t xml:space="preserve"> is potentially more concerning since recovery may be </w:t>
      </w:r>
      <w:r w:rsidR="00714028">
        <w:t>compromised</w:t>
      </w:r>
      <w:r w:rsidR="00076F0E">
        <w:t xml:space="preserve"> even </w:t>
      </w:r>
      <w:r w:rsidR="00714028">
        <w:t>if</w:t>
      </w:r>
      <w:r w:rsidR="00076F0E">
        <w:t xml:space="preserve"> harvest is dramatically reduced.</w:t>
      </w:r>
    </w:p>
    <w:p w14:paraId="2C77A1F0" w14:textId="77777777" w:rsidR="00A91A4F" w:rsidRDefault="00A91A4F" w:rsidP="00A91A4F">
      <w:pPr>
        <w:rPr>
          <w:i/>
        </w:rPr>
      </w:pPr>
      <w:r>
        <w:rPr>
          <w:i/>
        </w:rPr>
        <w:t>Forward simulation</w:t>
      </w:r>
    </w:p>
    <w:p w14:paraId="04FE67ED" w14:textId="4D7C3B30" w:rsidR="00B40124" w:rsidRDefault="00B42D41" w:rsidP="00463DBD">
      <w:pPr>
        <w:tabs>
          <w:tab w:val="left" w:pos="284"/>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hile</w:t>
      </w:r>
      <w:r w:rsidR="000715F4">
        <w:t xml:space="preserve"> incorporating process</w:t>
      </w:r>
      <w:r>
        <w:t xml:space="preserve"> and management implementation uncertainty. </w:t>
      </w:r>
      <w:r w:rsidR="00C36435">
        <w:t>The</w:t>
      </w:r>
      <w:r>
        <w:t xml:space="preserve"> dynamics</w:t>
      </w:r>
      <w:r w:rsidR="00C36435">
        <w:t xml:space="preserve"> of salmon CUs were simulated</w:t>
      </w:r>
      <w:r>
        <w:t xml:space="preserve"> </w:t>
      </w:r>
      <w:r w:rsidR="00B40124">
        <w:t>using</w:t>
      </w:r>
      <w:r>
        <w:t xml:space="preserve"> age-structured models </w:t>
      </w:r>
      <w:r w:rsidR="00B40124">
        <w:t>equivalent to Equation 5</w:t>
      </w:r>
      <w:r w:rsidR="00EB655E">
        <w:t xml:space="preserve">. </w:t>
      </w:r>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w:t>
      </w:r>
      <w:r w:rsidR="00B40124">
        <w:lastRenderedPageBreak/>
        <w:t xml:space="preserve">FRSSI). </w:t>
      </w:r>
      <w:r w:rsidR="00EB655E">
        <w:t xml:space="preserve">To account for autocorrelation </w:t>
      </w:r>
      <w:r w:rsidR="00B40124">
        <w:t xml:space="preserve">and incorporate covariation among CUs we simulated deviations from the stock-recruitment relationship as </w:t>
      </w:r>
    </w:p>
    <w:p w14:paraId="6DFBD4C3" w14:textId="51A9A698" w:rsidR="00B40124" w:rsidRPr="00B40124" w:rsidRDefault="00F0579C" w:rsidP="00B40124">
      <m:oMathPara>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m:oMathPara>
    </w:p>
    <w:p w14:paraId="75BFAB50" w14:textId="111C0A5D" w:rsidR="004F6C38" w:rsidRDefault="00F0579C"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m:rPr>
                      <m:sty m:val="p"/>
                    </m:rPr>
                    <w:rPr>
                      <w:rFonts w:ascii="Cambria Math" w:hAnsi="Cambria Math" w:cs="Arial"/>
                      <w:color w:val="222222"/>
                      <w:sz w:val="21"/>
                      <w:szCs w:val="21"/>
                      <w:shd w:val="clear" w:color="auto" w:fill="FFFFFF"/>
                    </w:rPr>
                    <m:t>Σ</m:t>
                  </m:r>
                </m:e>
                <m:sub>
                  <m:r>
                    <w:rPr>
                      <w:rFonts w:ascii="Cambria Math" w:hAnsi="Cambria Math"/>
                    </w:rPr>
                    <m:t>i,j</m:t>
                  </m:r>
                </m:sub>
              </m:sSub>
              <m:ctrlPr>
                <w:rPr>
                  <w:rFonts w:ascii="Cambria Math" w:eastAsiaTheme="minorEastAsia" w:hAnsi="Cambria Math"/>
                  <w:i/>
                </w:rPr>
              </m:ctrlPr>
            </m:e>
          </m:d>
        </m:oMath>
      </m:oMathPara>
    </w:p>
    <w:p w14:paraId="52FA9412" w14:textId="51B4E343" w:rsidR="004F6C38" w:rsidRPr="004F6C38" w:rsidRDefault="00F0579C" w:rsidP="004F6C38">
      <w:pPr>
        <w:jc w:val="center"/>
        <w:rPr>
          <w:rFonts w:eastAsiaTheme="minorEastAsia"/>
        </w:rPr>
      </w:pPr>
      <m:oMathPara>
        <m:oMath>
          <m:sSub>
            <m:sSubPr>
              <m:ctrlPr>
                <w:rPr>
                  <w:rFonts w:ascii="Cambria Math" w:hAnsi="Cambria Math"/>
                  <w:i/>
                </w:rPr>
              </m:ctrlPr>
            </m:sSubPr>
            <m:e>
              <m:r>
                <m:rPr>
                  <m:sty m:val="p"/>
                </m:rPr>
                <w:rPr>
                  <w:rFonts w:ascii="Cambria Math" w:hAnsi="Cambria Math" w:cs="Arial"/>
                  <w:color w:val="222222"/>
                  <w:sz w:val="21"/>
                  <w:szCs w:val="21"/>
                  <w:shd w:val="clear" w:color="auto" w:fill="FFFFFF"/>
                </w:rPr>
                <m:t>Σ</m:t>
              </m:r>
            </m:e>
            <m:sub>
              <m:r>
                <w:rPr>
                  <w:rFonts w:ascii="Cambria Math" w:hAnsi="Cambria Math"/>
                </w:rPr>
                <m:t>i,j</m:t>
              </m:r>
            </m:sub>
          </m:sSub>
          <m:r>
            <w:rPr>
              <w:rFonts w:ascii="Cambria Math" w:eastAsiaTheme="minorEastAsia"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i</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j</m:t>
                        </m:r>
                      </m:sub>
                    </m:sSub>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j</m:t>
                        </m:r>
                      </m:sub>
                    </m:sSub>
                    <m:sSub>
                      <m:sSubPr>
                        <m:ctrlPr>
                          <w:rPr>
                            <w:rFonts w:ascii="Cambria Math" w:hAnsi="Cambria Math"/>
                            <w:i/>
                          </w:rPr>
                        </m:ctrlPr>
                      </m:sSubPr>
                      <m:e>
                        <m:r>
                          <w:rPr>
                            <w:rFonts w:ascii="Cambria Math" w:hAnsi="Cambria Math"/>
                          </w:rPr>
                          <m:t>σ</m:t>
                        </m:r>
                      </m:e>
                      <m:sub>
                        <m:r>
                          <w:rPr>
                            <w:rFonts w:ascii="Cambria Math" w:hAnsi="Cambria Math"/>
                          </w:rPr>
                          <m:t>j</m:t>
                        </m:r>
                      </m:sub>
                    </m:sSub>
                  </m:e>
                </m:mr>
              </m:m>
            </m:e>
          </m:d>
        </m:oMath>
      </m:oMathPara>
    </w:p>
    <w:p w14:paraId="63BBDC2D" w14:textId="66305885" w:rsidR="004F6C38" w:rsidRPr="00901BDD" w:rsidRDefault="004F6C38" w:rsidP="004F6C3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m:oMath>
        <m:sSub>
          <m:sSubPr>
            <m:ctrlPr>
              <w:rPr>
                <w:rFonts w:ascii="Cambria Math" w:hAnsi="Cambria Math"/>
                <w:i/>
              </w:rPr>
            </m:ctrlPr>
          </m:sSubPr>
          <m:e>
            <m:r>
              <m:rPr>
                <m:sty m:val="p"/>
              </m:rPr>
              <w:rPr>
                <w:rFonts w:ascii="Cambria Math" w:hAnsi="Cambria Math" w:cs="Arial"/>
                <w:color w:val="222222"/>
                <w:sz w:val="21"/>
                <w:szCs w:val="21"/>
                <w:shd w:val="clear" w:color="auto" w:fill="FFFFFF"/>
              </w:rPr>
              <m:t>Σ</m:t>
            </m:r>
          </m:e>
          <m:sub>
            <m:r>
              <w:rPr>
                <w:rFonts w:ascii="Cambria Math" w:hAnsi="Cambria Math"/>
              </w:rPr>
              <m:t>i,j</m:t>
            </m:r>
          </m:sub>
        </m:sSub>
      </m:oMath>
      <w:r>
        <w:rPr>
          <w:rFonts w:eastAsiaTheme="minorEastAsia"/>
        </w:rPr>
        <w:t xml:space="preserve"> </w:t>
      </w:r>
      <w:r w:rsidR="00901BDD">
        <w:rPr>
          <w:rFonts w:eastAsiaTheme="minorEastAsia"/>
        </w:rPr>
        <w:t xml:space="preserve">between CUs </w:t>
      </w:r>
      <w:proofErr w:type="spellStart"/>
      <w:r w:rsidR="00901BDD">
        <w:rPr>
          <w:rFonts w:eastAsiaTheme="minorEastAsia"/>
          <w:i/>
        </w:rPr>
        <w:t>i</w:t>
      </w:r>
      <w:proofErr w:type="spellEnd"/>
      <w:r w:rsidR="00901BDD">
        <w:rPr>
          <w:rFonts w:eastAsiaTheme="minorEastAsia"/>
        </w:rPr>
        <w:t xml:space="preserve"> </w:t>
      </w:r>
      <w:r w:rsidR="000715F4">
        <w:rPr>
          <w:rFonts w:eastAsiaTheme="minorEastAsia"/>
        </w:rPr>
        <w:t>through</w:t>
      </w:r>
      <w:r w:rsidR="00901BDD">
        <w:rPr>
          <w:rFonts w:eastAsiaTheme="minorEastAsia"/>
        </w:rPr>
        <w:t xml:space="preserve"> </w:t>
      </w:r>
      <w:r w:rsidR="00901BDD">
        <w:rPr>
          <w:rFonts w:eastAsiaTheme="minorEastAsia"/>
          <w:i/>
        </w:rPr>
        <w:t>j</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 xml:space="preserve">these models. </w:t>
      </w:r>
    </w:p>
    <w:p w14:paraId="3B2FF82F" w14:textId="78EFD9E0" w:rsidR="001E3FCB" w:rsidRDefault="005A0A00" w:rsidP="002800A9">
      <w:pPr>
        <w:ind w:firstLine="720"/>
      </w:pPr>
      <w:r>
        <w:t>To adequately represent the framework used to manage Fraser River sockeye salmon w</w:t>
      </w:r>
      <w:commentRangeStart w:id="4"/>
      <w:r w:rsidR="0045142B">
        <w:t>e modeled four sequential sources of mortality</w:t>
      </w:r>
      <w:commentRangeEnd w:id="4"/>
      <w:r w:rsidR="0045142B">
        <w:rPr>
          <w:rStyle w:val="CommentReference"/>
        </w:rPr>
        <w:commentReference w:id="4"/>
      </w:r>
      <w:r w:rsidR="00FE3E50">
        <w:t xml:space="preserve">: </w:t>
      </w:r>
      <w:r w:rsidR="0045142B">
        <w:t>American fisheries, Canadian mixed-stock fisheries, en route mortality</w:t>
      </w:r>
      <w:r>
        <w:t xml:space="preserve"> during freshwater migration</w:t>
      </w:r>
      <w:r w:rsidR="0045142B">
        <w:t xml:space="preserve">, and </w:t>
      </w:r>
      <w:r>
        <w:t xml:space="preserve">terminal </w:t>
      </w:r>
      <w:r w:rsidR="0045142B">
        <w:t xml:space="preserve">Canadian single-stock fisheries. </w:t>
      </w:r>
      <w:r w:rsidR="002800A9">
        <w:t>Total allowable catches</w:t>
      </w:r>
      <w:r w:rsidR="0045142B">
        <w:t xml:space="preserve"> in</w:t>
      </w:r>
      <w:r w:rsidR="00FE3E50">
        <w:t xml:space="preserve"> both American and</w:t>
      </w:r>
      <w:r w:rsidR="0045142B">
        <w:t xml:space="preserve"> Canadian fisheries were </w:t>
      </w:r>
      <w:r w:rsidR="002800A9">
        <w:t>calculated using</w:t>
      </w:r>
      <w:r w:rsidR="00D40465">
        <w:t xml:space="preserve"> a harvest control rule (HCR) that replicates the Total Allowable Mortality framework currently </w:t>
      </w:r>
      <w:r>
        <w:t>in use</w:t>
      </w:r>
      <w:r w:rsidR="00EB655E">
        <w:t xml:space="preserve"> (REF)</w:t>
      </w:r>
      <w:r w:rsidR="001E3FCB">
        <w:t>. Br</w:t>
      </w:r>
      <w:r w:rsidR="00A44098">
        <w:t>oadly speaking, this HCR</w:t>
      </w:r>
      <w:r w:rsidR="001E3FCB">
        <w:t xml:space="preserve"> </w:t>
      </w:r>
      <w:r w:rsidR="00EB655E">
        <w:t xml:space="preserve">uses </w:t>
      </w:r>
      <w:r w:rsidR="001E3FCB">
        <w:t>in-</w:t>
      </w:r>
      <w:r w:rsidR="00EB655E">
        <w:t xml:space="preserve">season </w:t>
      </w:r>
      <w:r w:rsidR="000715F4">
        <w:t>estimates</w:t>
      </w:r>
      <w:r w:rsidR="00EB655E">
        <w:t xml:space="preserve"> of recruitment </w:t>
      </w:r>
      <w:r w:rsidR="000715F4">
        <w:t xml:space="preserve">derived from test fisheries </w:t>
      </w:r>
      <w:r w:rsidR="00EB655E">
        <w:t xml:space="preserve">to adjust target exploitation rates </w:t>
      </w:r>
      <w:r w:rsidR="000715F4">
        <w:t>and</w:t>
      </w:r>
      <w:r w:rsidR="00EB655E">
        <w:t xml:space="preserve"> meet</w:t>
      </w:r>
      <w:r w:rsidR="00A44098">
        <w:t xml:space="preserve"> escapement goals</w:t>
      </w:r>
      <w:r w:rsidR="002800A9">
        <w:t xml:space="preserve"> specific to each management unit (MU)</w:t>
      </w:r>
      <w:r w:rsidR="001E3FCB">
        <w:t xml:space="preserve">. </w:t>
      </w:r>
      <w:r w:rsidR="00EB655E">
        <w:t>If</w:t>
      </w:r>
      <w:r w:rsidR="001E3FCB">
        <w:t xml:space="preserve"> in-season recruitment </w:t>
      </w:r>
      <w:r w:rsidR="000715F4">
        <w:t xml:space="preserve">estimates </w:t>
      </w:r>
      <w:r w:rsidR="001E3FCB">
        <w:t xml:space="preserve">exceed </w:t>
      </w:r>
      <w:r w:rsidR="00EB655E">
        <w:t>escapement goals</w:t>
      </w:r>
      <w:r w:rsidR="001E3FCB">
        <w:t>, the HCR switches to a fixed</w:t>
      </w:r>
      <w:r w:rsidR="00EB655E">
        <w:t xml:space="preserve"> maximum</w:t>
      </w:r>
      <w:r w:rsidR="00192B01">
        <w:t xml:space="preserve"> target mortality rate.</w:t>
      </w:r>
      <w:r>
        <w:t xml:space="preserve"> Escapement goals </w:t>
      </w:r>
      <w:r w:rsidR="002800A9">
        <w:t xml:space="preserve">vary </w:t>
      </w:r>
      <w:r>
        <w:t>among years due to the cycles present in several CUs</w:t>
      </w:r>
      <w:r w:rsidR="002800A9">
        <w:t xml:space="preserve"> and</w:t>
      </w:r>
      <w:r>
        <w:t xml:space="preserve"> are typically adjusted downwards to account for mortality during upstream migration.</w:t>
      </w:r>
      <w:r w:rsidR="00192B01">
        <w:t xml:space="preserve"> </w:t>
      </w:r>
      <w:commentRangeStart w:id="5"/>
      <w:r w:rsidR="002F10BF">
        <w:t>Deta</w:t>
      </w:r>
      <w:r w:rsidR="002800A9">
        <w:t xml:space="preserve">ils of the harvest control rule, </w:t>
      </w:r>
      <w:r w:rsidR="00192B01">
        <w:t>mortality calculations</w:t>
      </w:r>
      <w:r w:rsidR="002800A9">
        <w:t>, and parameter specifications</w:t>
      </w:r>
      <w:r w:rsidR="00192B01">
        <w:t xml:space="preserve"> </w:t>
      </w:r>
      <w:r w:rsidR="002F10BF">
        <w:t>are described in Appendix 1.</w:t>
      </w:r>
      <w:commentRangeEnd w:id="5"/>
      <w:r w:rsidR="002800A9">
        <w:rPr>
          <w:rStyle w:val="CommentReference"/>
        </w:rPr>
        <w:commentReference w:id="5"/>
      </w:r>
    </w:p>
    <w:p w14:paraId="4FE1128E" w14:textId="77777777" w:rsidR="002800A9" w:rsidRPr="00BF0BBF" w:rsidRDefault="002800A9" w:rsidP="002800A9">
      <w:pPr>
        <w:ind w:firstLine="720"/>
      </w:pPr>
    </w:p>
    <w:p w14:paraId="713E5E3C" w14:textId="00B22906" w:rsidR="00422BF4" w:rsidRPr="00422BF4" w:rsidRDefault="00422BF4" w:rsidP="00D40465">
      <w:pPr>
        <w:rPr>
          <w:i/>
        </w:rPr>
      </w:pPr>
      <w:r>
        <w:rPr>
          <w:i/>
        </w:rPr>
        <w:t>Sources of uncertainty</w:t>
      </w:r>
    </w:p>
    <w:p w14:paraId="0139705A" w14:textId="1DAF0D9A" w:rsidR="00422BF4" w:rsidRDefault="00C36435" w:rsidP="007C1550">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C26602">
        <w:t xml:space="preserve"> via changes in </w:t>
      </w:r>
      <m:oMath>
        <m:r>
          <w:rPr>
            <w:rFonts w:ascii="Cambria Math" w:hAnsi="Cambria Math"/>
          </w:rPr>
          <m:t>σ</m:t>
        </m:r>
      </m:oMath>
      <w:r w:rsidR="00C26602">
        <w:t xml:space="preserve"> or </w:t>
      </w:r>
      <m:oMath>
        <m:r>
          <w:rPr>
            <w:rFonts w:ascii="Cambria Math" w:hAnsi="Cambria Math"/>
          </w:rPr>
          <m:t>ρ</m:t>
        </m:r>
      </m:oMath>
      <w:r w:rsidR="007C1550">
        <w:rPr>
          <w:rFonts w:eastAsiaTheme="minorEastAsia"/>
        </w:rPr>
        <w:t xml:space="preserve">, resulting in nine operating models defined by unique variance-covariance matrices </w:t>
      </w:r>
      <m:oMath>
        <m:r>
          <m:rPr>
            <m:sty m:val="p"/>
          </m:rPr>
          <w:rPr>
            <w:rFonts w:ascii="Cambria Math" w:hAnsi="Cambria Math" w:cs="Arial"/>
            <w:color w:val="222222"/>
            <w:shd w:val="clear" w:color="auto" w:fill="FFFFFF"/>
          </w:rPr>
          <m:t>Σ</m:t>
        </m:r>
      </m:oMath>
      <w:r w:rsidR="007C1550">
        <w:rPr>
          <w:rFonts w:eastAsiaTheme="minorEastAsia"/>
          <w:bCs/>
          <w:color w:val="222222"/>
          <w:shd w:val="clear" w:color="auto" w:fill="FFFFFF"/>
        </w:rPr>
        <w:t xml:space="preserve"> (Table 1)</w:t>
      </w:r>
      <w:r w:rsidR="007C1550">
        <w:rPr>
          <w:rFonts w:eastAsiaTheme="minorEastAsia"/>
        </w:rPr>
        <w:t xml:space="preserve">. Each operating model represents a unique component variability and synchrony “treatment”. </w:t>
      </w:r>
      <w:r w:rsidR="00422BF4">
        <w:t xml:space="preserve">We introduced additional stochasticity into the model via </w:t>
      </w:r>
      <w:proofErr w:type="spellStart"/>
      <w:r w:rsidR="00155B1C">
        <w:t>interannual</w:t>
      </w:r>
      <w:proofErr w:type="spellEnd"/>
      <w:r w:rsidR="00155B1C">
        <w:t xml:space="preserve"> </w:t>
      </w:r>
      <w:r w:rsidR="00422BF4">
        <w:t xml:space="preserve">variation in age at maturity (lognormal), </w:t>
      </w:r>
      <w:r w:rsidR="007C1550">
        <w:t>in-season abundance error</w:t>
      </w:r>
      <w:r w:rsidR="00422BF4">
        <w:t xml:space="preserve">, </w:t>
      </w:r>
      <w:r w:rsidR="00F07D48">
        <w:t xml:space="preserve">en route mortality, </w:t>
      </w:r>
      <w:r w:rsidR="00422BF4">
        <w:t>and outcome uncertainty (</w:t>
      </w:r>
      <w:r w:rsidR="00BF0BBF">
        <w:t>Table 2</w:t>
      </w:r>
      <w:r w:rsidR="00422BF4">
        <w:t xml:space="preserve">). Although the parameters for these variables did not change across the tested operating models, we increased and decreased each in a series of sensitivity analyses to ensure </w:t>
      </w:r>
      <w:r w:rsidR="00BF0BBF">
        <w:t xml:space="preserve">that </w:t>
      </w:r>
      <w:r w:rsidR="00422BF4">
        <w:t>our resu</w:t>
      </w:r>
      <w:r w:rsidR="00155B1C">
        <w:t>lts were robust to assumptions</w:t>
      </w:r>
      <w:r w:rsidR="00422BF4">
        <w:t>.</w:t>
      </w:r>
      <w:r w:rsidR="00155B1C">
        <w:t xml:space="preserve"> Details of how each process was parameterized, as well as the results of the sensitivity analyses, are provided in the online supplement.</w:t>
      </w:r>
    </w:p>
    <w:p w14:paraId="6C0A86CB" w14:textId="77777777" w:rsidR="002800A9" w:rsidRDefault="002800A9" w:rsidP="00D40465"/>
    <w:p w14:paraId="10B8BFCB" w14:textId="1AA29256" w:rsidR="00422BF4" w:rsidRDefault="00422BF4" w:rsidP="00D40465">
      <w:pPr>
        <w:rPr>
          <w:i/>
        </w:rPr>
      </w:pPr>
      <w:r>
        <w:rPr>
          <w:i/>
        </w:rPr>
        <w:t>Evaluating model performance</w:t>
      </w:r>
    </w:p>
    <w:p w14:paraId="0891A476" w14:textId="4FC80380" w:rsidR="002800A9" w:rsidRDefault="00422BF4" w:rsidP="00D40465">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w:r>
        <w:rPr>
          <w:rFonts w:ascii="Calibri" w:hAnsi="Calibri"/>
        </w:rPr>
        <w:t>φ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d the likelihood of achieving different management objectives. </w:t>
      </w:r>
      <w:r w:rsidR="00114E9C">
        <w:rPr>
          <w:rFonts w:ascii="Calibri" w:hAnsi="Calibri"/>
        </w:rPr>
        <w:t xml:space="preserve">Two PMs are driven solely by abundance. </w:t>
      </w:r>
      <w:r w:rsidR="00F07D48">
        <w:rPr>
          <w:rFonts w:ascii="Calibri" w:hAnsi="Calibri"/>
        </w:rPr>
        <w:t>Me</w:t>
      </w:r>
      <w:r w:rsidR="001A61A9">
        <w:rPr>
          <w:rFonts w:ascii="Calibri" w:hAnsi="Calibri"/>
        </w:rPr>
        <w:t>dian</w:t>
      </w:r>
      <w:r w:rsidR="00F07D48">
        <w:rPr>
          <w:rFonts w:ascii="Calibri" w:hAnsi="Calibri"/>
        </w:rPr>
        <w:t xml:space="preserve"> recruit abundance represents the</w:t>
      </w:r>
      <w:r w:rsidR="00162C8A">
        <w:rPr>
          <w:rFonts w:ascii="Calibri" w:hAnsi="Calibri"/>
        </w:rPr>
        <w:t xml:space="preserve"> temporal mean </w:t>
      </w:r>
      <w:r w:rsidR="00F07D48">
        <w:rPr>
          <w:rFonts w:ascii="Calibri" w:hAnsi="Calibri"/>
        </w:rPr>
        <w:t xml:space="preserve">number of individuals (at the aggregate level, i.e. summed across CUs) that are available to harvest or escape to spawning grounds each year. </w:t>
      </w:r>
      <w:r w:rsidR="00114E9C">
        <w:rPr>
          <w:rFonts w:ascii="Calibri" w:hAnsi="Calibri"/>
        </w:rPr>
        <w:t>The second abundance PM, median</w:t>
      </w:r>
      <w:r w:rsidR="00F07D48">
        <w:rPr>
          <w:rFonts w:ascii="Calibri" w:hAnsi="Calibri"/>
        </w:rPr>
        <w:t xml:space="preserve"> catch</w:t>
      </w:r>
      <w:r w:rsidR="00114E9C">
        <w:rPr>
          <w:rFonts w:ascii="Calibri" w:hAnsi="Calibri"/>
        </w:rPr>
        <w:t>,</w:t>
      </w:r>
      <w:r w:rsidR="00F07D48">
        <w:rPr>
          <w:rFonts w:ascii="Calibri" w:hAnsi="Calibri"/>
        </w:rPr>
        <w:t xml:space="preserve"> represents the number of individuals captured in the mixed stock fishery. As a result, </w:t>
      </w:r>
      <w:r w:rsidR="00114E9C">
        <w:rPr>
          <w:rFonts w:ascii="Calibri" w:hAnsi="Calibri"/>
        </w:rPr>
        <w:t>median</w:t>
      </w:r>
      <w:r w:rsidR="00AF0717">
        <w:rPr>
          <w:rFonts w:ascii="Calibri" w:hAnsi="Calibri"/>
        </w:rPr>
        <w:t xml:space="preserve"> catch</w:t>
      </w:r>
      <w:r w:rsidR="00F07D48">
        <w:rPr>
          <w:rFonts w:ascii="Calibri" w:hAnsi="Calibri"/>
        </w:rPr>
        <w:t xml:space="preserve"> integrates the effects of additional uncertainty (e.g. forecast, implementation)</w:t>
      </w:r>
      <w:r w:rsidR="00AF0717">
        <w:rPr>
          <w:rFonts w:ascii="Calibri" w:hAnsi="Calibri"/>
        </w:rPr>
        <w:t xml:space="preserve"> relative to </w:t>
      </w:r>
      <w:r w:rsidR="007D5362">
        <w:rPr>
          <w:rFonts w:ascii="Calibri" w:hAnsi="Calibri"/>
        </w:rPr>
        <w:t>recruit</w:t>
      </w:r>
      <w:r w:rsidR="00AF0717">
        <w:rPr>
          <w:rFonts w:ascii="Calibri" w:hAnsi="Calibri"/>
        </w:rPr>
        <w:t xml:space="preserve"> abundance</w:t>
      </w:r>
      <w:r w:rsidR="00F07D48">
        <w:rPr>
          <w:rFonts w:ascii="Calibri" w:hAnsi="Calibri"/>
        </w:rPr>
        <w:t xml:space="preserve"> and </w:t>
      </w:r>
      <w:r w:rsidR="00AF0717">
        <w:rPr>
          <w:rFonts w:ascii="Calibri" w:hAnsi="Calibri"/>
        </w:rPr>
        <w:t>provides</w:t>
      </w:r>
      <w:r w:rsidR="00F07D48">
        <w:rPr>
          <w:rFonts w:ascii="Calibri" w:hAnsi="Calibri"/>
        </w:rPr>
        <w:t xml:space="preserve"> a proxy for socio-economic </w:t>
      </w:r>
      <w:r w:rsidR="00531AE1">
        <w:rPr>
          <w:rFonts w:ascii="Calibri" w:hAnsi="Calibri"/>
        </w:rPr>
        <w:t>factors that may influence fisheries management decisions.</w:t>
      </w:r>
      <w:r w:rsidR="00F07D48">
        <w:rPr>
          <w:rFonts w:ascii="Calibri" w:hAnsi="Calibri"/>
        </w:rPr>
        <w:t xml:space="preserve"> </w:t>
      </w:r>
      <w:r w:rsidR="009E2CC0">
        <w:rPr>
          <w:rFonts w:ascii="Calibri" w:hAnsi="Calibri"/>
        </w:rPr>
        <w:t>The last two PMs in</w:t>
      </w:r>
      <w:r w:rsidR="00AF0717">
        <w:rPr>
          <w:rFonts w:ascii="Calibri" w:hAnsi="Calibri"/>
        </w:rPr>
        <w:t>corporate biological benchmarks</w:t>
      </w:r>
      <w:r w:rsidR="001D4E33">
        <w:rPr>
          <w:rFonts w:ascii="Calibri" w:hAnsi="Calibri"/>
        </w:rPr>
        <w:t xml:space="preserve"> based 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The</w:t>
      </w:r>
      <w:r w:rsidR="00AF0717">
        <w:rPr>
          <w:rFonts w:ascii="Calibri" w:hAnsi="Calibri"/>
        </w:rPr>
        <w:t xml:space="preserve"> first is the</w:t>
      </w:r>
      <w:r w:rsidR="009E2CC0">
        <w:rPr>
          <w:rFonts w:ascii="Calibri" w:hAnsi="Calibri"/>
        </w:rPr>
        <w:t xml:space="preserve"> proportion of years the aggregate was </w:t>
      </w:r>
      <w:r w:rsidR="00AF0717">
        <w:rPr>
          <w:rFonts w:ascii="Calibri" w:hAnsi="Calibri"/>
        </w:rPr>
        <w:t xml:space="preserve">above </w:t>
      </w:r>
      <w:r w:rsidR="00162C8A">
        <w:rPr>
          <w:rFonts w:ascii="Calibri" w:hAnsi="Calibri"/>
        </w:rPr>
        <w:t>its</w:t>
      </w:r>
      <w:r w:rsidR="00AF0717">
        <w:rPr>
          <w:rFonts w:ascii="Calibri" w:hAnsi="Calibri"/>
        </w:rPr>
        <w:t xml:space="preserve"> lower benchmark</w:t>
      </w:r>
      <w:r w:rsidR="00162C8A">
        <w:rPr>
          <w:rFonts w:ascii="Calibri" w:hAnsi="Calibri"/>
        </w:rPr>
        <w:t xml:space="preserve"> (∑</w:t>
      </w:r>
      <w:proofErr w:type="spellStart"/>
      <w:r w:rsidR="00162C8A">
        <w:rPr>
          <w:i/>
        </w:rPr>
        <w:t>S</w:t>
      </w:r>
      <w:r w:rsidR="00162C8A">
        <w:rPr>
          <w:vertAlign w:val="subscript"/>
        </w:rPr>
        <w:t>Gen</w:t>
      </w:r>
      <w:proofErr w:type="spellEnd"/>
      <w:r w:rsidR="00162C8A">
        <w:rPr>
          <w:vertAlign w:val="subscript"/>
        </w:rPr>
        <w:t>, k</w:t>
      </w:r>
      <w:r w:rsidR="00162C8A">
        <w:t>)</w:t>
      </w:r>
      <w:r w:rsidR="00AF0717">
        <w:rPr>
          <w:rFonts w:ascii="Calibri" w:hAnsi="Calibri"/>
        </w:rPr>
        <w:t xml:space="preserve">, while the second is the proportion of CUs within the aggregate that were above their individual </w:t>
      </w:r>
      <w:r w:rsidR="00162C8A">
        <w:rPr>
          <w:rFonts w:ascii="Calibri" w:hAnsi="Calibri"/>
        </w:rPr>
        <w:t xml:space="preserve">lower </w:t>
      </w:r>
      <w:r w:rsidR="00AF0717">
        <w:rPr>
          <w:rFonts w:ascii="Calibri" w:hAnsi="Calibri"/>
        </w:rPr>
        <w:t>benchmarks</w:t>
      </w:r>
      <w:r w:rsidR="00162C8A">
        <w:rPr>
          <w:rFonts w:ascii="Calibri" w:hAnsi="Calibri"/>
        </w:rPr>
        <w:t xml:space="preserve"> (</w:t>
      </w:r>
      <w:proofErr w:type="spellStart"/>
      <w:r w:rsidR="00162C8A">
        <w:rPr>
          <w:i/>
        </w:rPr>
        <w:t>S</w:t>
      </w:r>
      <w:r w:rsidR="00162C8A">
        <w:rPr>
          <w:vertAlign w:val="subscript"/>
        </w:rPr>
        <w:t>Gen</w:t>
      </w:r>
      <w:proofErr w:type="spellEnd"/>
      <w:r w:rsidR="00162C8A">
        <w:rPr>
          <w:vertAlign w:val="subscript"/>
        </w:rPr>
        <w:t>, k</w:t>
      </w:r>
      <w:r w:rsidR="00162C8A">
        <w:t>)</w:t>
      </w:r>
      <w:r w:rsidR="00AF0717">
        <w:rPr>
          <w:rFonts w:ascii="Calibri" w:hAnsi="Calibri"/>
        </w:rPr>
        <w:t>.</w:t>
      </w:r>
      <w:r w:rsidR="00162C8A">
        <w:rPr>
          <w:rFonts w:ascii="Calibri" w:hAnsi="Calibri"/>
        </w:rPr>
        <w:t xml:space="preserve"> </w:t>
      </w:r>
    </w:p>
    <w:p w14:paraId="138226A1" w14:textId="77777777" w:rsidR="002800A9" w:rsidRDefault="002800A9" w:rsidP="002800A9">
      <w:r>
        <w:t>Biological benchmarks are commonly used to assess population status relative to a desired state (REF). In this study, we calculated benchmarks derived from stock-recruit relationships and referenced in Canada’s Wild Salmon Policy (REF). The upper benchmark is the estimated spawner abundance necessary to achieve maximum sustainable yield (</w:t>
      </w:r>
      <w:r>
        <w:rPr>
          <w:i/>
        </w:rPr>
        <w:t>S</w:t>
      </w:r>
      <w:r>
        <w:rPr>
          <w:vertAlign w:val="subscript"/>
        </w:rPr>
        <w:t>MSY</w:t>
      </w:r>
      <w:r>
        <w:t xml:space="preserve">), estimated using the Lambert W function following </w:t>
      </w:r>
      <w:proofErr w:type="spellStart"/>
      <w:r>
        <w:t>Scheuerell</w:t>
      </w:r>
      <w:proofErr w:type="spellEnd"/>
      <w:r>
        <w:t xml:space="preserve"> (2016) </w:t>
      </w:r>
    </w:p>
    <w:p w14:paraId="031099E0" w14:textId="77777777" w:rsidR="002800A9" w:rsidRDefault="002800A9" w:rsidP="002800A9">
      <w:r>
        <w:t>Equation 8</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p>
    <w:p w14:paraId="2EEBE05F" w14:textId="77777777" w:rsidR="002800A9" w:rsidRDefault="002800A9" w:rsidP="002800A9">
      <w:pPr>
        <w:ind w:firstLine="720"/>
      </w:pPr>
      <w:r>
        <w:t xml:space="preserve">The lower benchmark is the estimated spawner abundance necessary to recover to </w:t>
      </w:r>
      <w:r>
        <w:rPr>
          <w:i/>
        </w:rPr>
        <w:t>S</w:t>
      </w:r>
      <w:r>
        <w:rPr>
          <w:vertAlign w:val="subscript"/>
        </w:rPr>
        <w:t xml:space="preserve">MSY </w:t>
      </w:r>
      <w:r>
        <w:t>in one generation in the absence of fishing mortality (</w:t>
      </w:r>
      <w:proofErr w:type="spellStart"/>
      <w:r>
        <w:rPr>
          <w:i/>
        </w:rPr>
        <w:t>S</w:t>
      </w:r>
      <w:r w:rsidRPr="00741E3C">
        <w:rPr>
          <w:vertAlign w:val="subscript"/>
        </w:rPr>
        <w:t>gen</w:t>
      </w:r>
      <w:proofErr w:type="spellEnd"/>
      <w:r>
        <w:t xml:space="preserve">), which was solved numerically according to the following equation (Holt et al. 2009) </w:t>
      </w:r>
      <w:r>
        <w:tab/>
      </w:r>
      <w:r>
        <w:tab/>
      </w:r>
      <w:r>
        <w:tab/>
      </w:r>
    </w:p>
    <w:p w14:paraId="2A0B669F" w14:textId="77777777" w:rsidR="002800A9" w:rsidRDefault="002800A9" w:rsidP="002800A9">
      <w:r>
        <w:t>Equation 9</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m:rPr>
                <m:sty m:val="p"/>
              </m:rPr>
              <w:rPr>
                <w:rFonts w:ascii="Cambria Math" w:hAnsi="Cambria Math"/>
              </w:rPr>
              <m:t>gen</m:t>
            </m:r>
            <m:r>
              <w:rPr>
                <w:rFonts w:ascii="Cambria Math" w:hAnsi="Cambria Math"/>
              </w:rPr>
              <m:t>, i</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m:rPr>
                    <m:sty m:val="p"/>
                  </m:rPr>
                  <w:rPr>
                    <w:rFonts w:ascii="Cambria Math" w:hAnsi="Cambria Math"/>
                  </w:rPr>
                  <m:t>gen</m:t>
                </m:r>
                <m:r>
                  <w:rPr>
                    <w:rFonts w:ascii="Cambria Math" w:hAnsi="Cambria Math"/>
                  </w:rPr>
                  <m:t>, i</m:t>
                </m:r>
              </m:sub>
            </m:sSub>
          </m:sup>
        </m:sSup>
      </m:oMath>
    </w:p>
    <w:p w14:paraId="126C9E88" w14:textId="77777777" w:rsidR="002800A9" w:rsidRPr="00BF0BBF" w:rsidRDefault="002800A9" w:rsidP="002800A9">
      <w:r>
        <w:t>S</w:t>
      </w:r>
      <w:r>
        <w:rPr>
          <w:vertAlign w:val="subscript"/>
        </w:rPr>
        <w:t>MSY</w:t>
      </w:r>
      <w:r>
        <w:t xml:space="preserve"> is intended to represent an abundance at which a CU can sustain harvest and provide its full suite of ecosystem services indefinitely. </w:t>
      </w:r>
      <w:proofErr w:type="spellStart"/>
      <w:r>
        <w:t>S</w:t>
      </w:r>
      <w:r>
        <w:rPr>
          <w:vertAlign w:val="subscript"/>
        </w:rPr>
        <w:t>gen</w:t>
      </w:r>
      <w:proofErr w:type="spellEnd"/>
      <w:r>
        <w:t xml:space="preserve"> is intended to be precautionary lower benchmark. Therefore, it represents an abundance at which a CU is at increased risk of extirpation, particularly if additional mortality is introduced by harvest; however </w:t>
      </w:r>
      <w:proofErr w:type="spellStart"/>
      <w:r>
        <w:t>S</w:t>
      </w:r>
      <w:r>
        <w:rPr>
          <w:vertAlign w:val="subscript"/>
        </w:rPr>
        <w:t>gen</w:t>
      </w:r>
      <w:proofErr w:type="spellEnd"/>
      <w:r>
        <w:t xml:space="preserve"> is greater than the abundance that would trigger protection under at-risk species legislation. Within the Wild Salmon Policy framework, CUs with </w:t>
      </w:r>
      <w:proofErr w:type="gramStart"/>
      <w:r>
        <w:t>an abundance</w:t>
      </w:r>
      <w:proofErr w:type="gramEnd"/>
      <w:r>
        <w:t xml:space="preserve"> greater than S</w:t>
      </w:r>
      <w:r>
        <w:rPr>
          <w:vertAlign w:val="subscript"/>
        </w:rPr>
        <w:t>MSY</w:t>
      </w:r>
      <w:r>
        <w:t xml:space="preserve"> are considered green status, those with abundances below S</w:t>
      </w:r>
      <w:r>
        <w:rPr>
          <w:vertAlign w:val="subscript"/>
        </w:rPr>
        <w:t xml:space="preserve">MSY </w:t>
      </w:r>
      <w:r>
        <w:t xml:space="preserve">and above </w:t>
      </w:r>
      <w:proofErr w:type="spellStart"/>
      <w:r>
        <w:t>S</w:t>
      </w:r>
      <w:r>
        <w:rPr>
          <w:vertAlign w:val="subscript"/>
        </w:rPr>
        <w:t>gen</w:t>
      </w:r>
      <w:proofErr w:type="spellEnd"/>
      <w:r>
        <w:t xml:space="preserve"> are amber, and those below </w:t>
      </w:r>
      <w:proofErr w:type="spellStart"/>
      <w:r>
        <w:t>S</w:t>
      </w:r>
      <w:r>
        <w:rPr>
          <w:vertAlign w:val="subscript"/>
        </w:rPr>
        <w:t>gen</w:t>
      </w:r>
      <w:proofErr w:type="spellEnd"/>
      <w:r>
        <w:t xml:space="preserve"> are red.</w:t>
      </w:r>
    </w:p>
    <w:p w14:paraId="565EF24C" w14:textId="77777777" w:rsidR="002800A9" w:rsidRDefault="002800A9" w:rsidP="00D40465">
      <w:pPr>
        <w:rPr>
          <w:rFonts w:ascii="Calibri" w:hAnsi="Calibri"/>
        </w:rPr>
      </w:pPr>
    </w:p>
    <w:p w14:paraId="69D49A92" w14:textId="3B0C2C69" w:rsidR="00422BF4" w:rsidRDefault="00F07D48" w:rsidP="007D5362">
      <w:pPr>
        <w:ind w:firstLine="720"/>
        <w:rPr>
          <w:rFonts w:ascii="Calibri" w:hAnsi="Calibri"/>
        </w:rPr>
      </w:pPr>
      <w:r>
        <w:rPr>
          <w:rFonts w:ascii="Calibri" w:hAnsi="Calibri"/>
        </w:rPr>
        <w:t xml:space="preserve">We focused </w:t>
      </w:r>
      <w:r w:rsidR="007D5362">
        <w:rPr>
          <w:rFonts w:ascii="Calibri" w:hAnsi="Calibri"/>
        </w:rPr>
        <w:t xml:space="preserve">the majority of </w:t>
      </w:r>
      <w:r>
        <w:rPr>
          <w:rFonts w:ascii="Calibri" w:hAnsi="Calibri"/>
        </w:rPr>
        <w:t xml:space="preserve">our analysis on performance metrics that represent the status of the </w:t>
      </w:r>
      <w:proofErr w:type="spellStart"/>
      <w:r>
        <w:rPr>
          <w:rFonts w:ascii="Calibri" w:hAnsi="Calibri"/>
        </w:rPr>
        <w:t>metapo</w:t>
      </w:r>
      <w:r w:rsidR="001D4E33">
        <w:rPr>
          <w:rFonts w:ascii="Calibri" w:hAnsi="Calibri"/>
        </w:rPr>
        <w:t>pulation</w:t>
      </w:r>
      <w:proofErr w:type="spellEnd"/>
      <w:r>
        <w:rPr>
          <w:rFonts w:ascii="Calibri" w:hAnsi="Calibri"/>
        </w:rPr>
        <w:t xml:space="preserve"> because </w:t>
      </w:r>
      <w:r>
        <w:t>CV</w:t>
      </w:r>
      <w:r>
        <w:rPr>
          <w:vertAlign w:val="subscript"/>
        </w:rPr>
        <w:t>C</w:t>
      </w:r>
      <w:r>
        <w:t>,</w:t>
      </w:r>
      <w:r>
        <w:rPr>
          <w:vertAlign w:val="subscript"/>
        </w:rPr>
        <w:t xml:space="preserve"> </w:t>
      </w:r>
      <w:r>
        <w:rPr>
          <w:rFonts w:ascii="Calibri" w:hAnsi="Calibri"/>
        </w:rPr>
        <w:t>φ</w:t>
      </w:r>
      <w:r w:rsidR="001D4E33">
        <w:rPr>
          <w:rFonts w:ascii="Calibri" w:hAnsi="Calibri"/>
        </w:rPr>
        <w:t>,</w:t>
      </w:r>
      <w:r>
        <w:rPr>
          <w:rFonts w:ascii="Calibri" w:hAnsi="Calibri"/>
        </w:rPr>
        <w:t xml:space="preserve"> and CV</w:t>
      </w:r>
      <w:r>
        <w:rPr>
          <w:rFonts w:ascii="Calibri" w:hAnsi="Calibri"/>
          <w:vertAlign w:val="subscript"/>
        </w:rPr>
        <w:t>A</w:t>
      </w:r>
      <w:r>
        <w:rPr>
          <w:rFonts w:ascii="Calibri" w:hAnsi="Calibri"/>
        </w:rPr>
        <w:t xml:space="preserve"> reflect characteristics of the aggregate, rather than individual </w:t>
      </w:r>
      <w:r>
        <w:rPr>
          <w:rFonts w:ascii="Calibri" w:hAnsi="Calibri"/>
        </w:rPr>
        <w:lastRenderedPageBreak/>
        <w:t xml:space="preserve">CUs. </w:t>
      </w:r>
      <w:r w:rsidR="007D5362">
        <w:rPr>
          <w:rFonts w:ascii="Calibri" w:hAnsi="Calibri"/>
        </w:rPr>
        <w:t xml:space="preserve">However, we present CU-specific PMs for a subset of CUs that often dominate management discussions. </w:t>
      </w:r>
      <w:r w:rsidR="00162C8A">
        <w:rPr>
          <w:rFonts w:ascii="Calibri" w:hAnsi="Calibri"/>
        </w:rPr>
        <w:t>Since we were interested in both short- and long-term changes in population dynamics, we calculated each PM over two time frames – eight or 40 years after fo</w:t>
      </w:r>
      <w:r w:rsidR="00207CE4">
        <w:rPr>
          <w:rFonts w:ascii="Calibri" w:hAnsi="Calibri"/>
        </w:rPr>
        <w:t>rward simulations began (two and ten</w:t>
      </w:r>
      <w:r w:rsidR="00162C8A">
        <w:rPr>
          <w:rFonts w:ascii="Calibri" w:hAnsi="Calibri"/>
        </w:rPr>
        <w:t xml:space="preserve"> generations, respectively). </w:t>
      </w:r>
    </w:p>
    <w:p w14:paraId="6129938E" w14:textId="21DE73E7" w:rsidR="00162C8A" w:rsidRPr="00162C8A" w:rsidRDefault="00162C8A" w:rsidP="007D5362">
      <w:pPr>
        <w:ind w:firstLine="720"/>
        <w:rPr>
          <w:rFonts w:ascii="Calibri" w:hAnsi="Calibri"/>
        </w:rPr>
      </w:pPr>
      <w:r>
        <w:rPr>
          <w:rFonts w:ascii="Calibri" w:hAnsi="Calibri"/>
        </w:rPr>
        <w:t xml:space="preserve">Instead of priming the simulation with initial abundanc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 and each OM was simulated 1000 times (a supplementary analysis indicated variation in output metrics stabilized at 500-700 iterations).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p>
    <w:p w14:paraId="61796981" w14:textId="056D6887" w:rsidR="00645D76" w:rsidRPr="00645D76" w:rsidRDefault="00645D76" w:rsidP="00C36435">
      <w:pPr>
        <w:pStyle w:val="ListParagraph"/>
        <w:spacing w:line="240" w:lineRule="auto"/>
        <w:rPr>
          <w:b/>
        </w:rPr>
      </w:pPr>
    </w:p>
    <w:p w14:paraId="11A47116" w14:textId="77777777" w:rsidR="00DE0F7B" w:rsidRDefault="00DE0F7B" w:rsidP="00A91A4F"/>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3A1CB5B1"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08-18T11:57:00Z" w:initials="CF">
    <w:p w14:paraId="31940A4E" w14:textId="467C277E" w:rsidR="008C1951" w:rsidRDefault="008C1951">
      <w:pPr>
        <w:pStyle w:val="CommentText"/>
      </w:pPr>
      <w:r>
        <w:rPr>
          <w:rStyle w:val="CommentReference"/>
        </w:rPr>
        <w:annotationRef/>
      </w:r>
      <w:r>
        <w:t>May be too explicit</w:t>
      </w:r>
    </w:p>
  </w:comment>
  <w:comment w:id="1" w:author="Cameron Freshwater" w:date="2018-08-19T15:14:00Z" w:initials="CF">
    <w:p w14:paraId="3A2B5714" w14:textId="21D8B430" w:rsidR="008C1951" w:rsidRDefault="008C1951">
      <w:pPr>
        <w:pStyle w:val="CommentText"/>
      </w:pPr>
      <w:r>
        <w:rPr>
          <w:rStyle w:val="CommentReference"/>
        </w:rPr>
        <w:annotationRef/>
      </w:r>
      <w:r>
        <w:t>Necessary to explicitly state this?</w:t>
      </w:r>
    </w:p>
  </w:comment>
  <w:comment w:id="3" w:author="DFO-MPO" w:date="2018-07-30T09:28:00Z" w:initials="D">
    <w:p w14:paraId="0A0B01FF" w14:textId="4F81549E" w:rsidR="008C1951" w:rsidRDefault="008C1951">
      <w:pPr>
        <w:pStyle w:val="CommentText"/>
      </w:pPr>
      <w:r>
        <w:rPr>
          <w:rStyle w:val="CommentReference"/>
        </w:rPr>
        <w:annotationRef/>
      </w:r>
      <w:r>
        <w:t>Is this paragraph out of place?</w:t>
      </w:r>
    </w:p>
  </w:comment>
  <w:comment w:id="4" w:author="DFO-MPO" w:date="2018-08-07T12:07:00Z" w:initials="D">
    <w:p w14:paraId="2ECF67AD" w14:textId="77777777" w:rsidR="008C1951" w:rsidRDefault="008C1951" w:rsidP="0045142B">
      <w:pPr>
        <w:pStyle w:val="CommentText"/>
      </w:pPr>
      <w:r>
        <w:rPr>
          <w:rStyle w:val="CommentReference"/>
        </w:rPr>
        <w:annotationRef/>
      </w:r>
      <w:r>
        <w:t>I’ve left the distinct sources of mortality in because they’re cooked into the model by default and, in the case of en-route mortality, because they interact with the TAM rule. However does this lead to unnecessary complexity?</w:t>
      </w:r>
    </w:p>
  </w:comment>
  <w:comment w:id="5" w:author="DFO-MPO" w:date="2018-08-08T14:32:00Z" w:initials="D">
    <w:p w14:paraId="007F8DDE" w14:textId="11155BD1" w:rsidR="008C1951" w:rsidRDefault="008C1951">
      <w:pPr>
        <w:pStyle w:val="CommentText"/>
      </w:pPr>
      <w:r>
        <w:rPr>
          <w:rStyle w:val="CommentReference"/>
        </w:rPr>
        <w:annotationRef/>
      </w:r>
      <w:r>
        <w:t>Is this sufficient detail for the main tex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4853"/>
    <w:rsid w:val="000715F4"/>
    <w:rsid w:val="00076F0E"/>
    <w:rsid w:val="000835A0"/>
    <w:rsid w:val="000873ED"/>
    <w:rsid w:val="000C23EB"/>
    <w:rsid w:val="000E1287"/>
    <w:rsid w:val="00107E59"/>
    <w:rsid w:val="00114E9C"/>
    <w:rsid w:val="00125432"/>
    <w:rsid w:val="001463EA"/>
    <w:rsid w:val="00155B1C"/>
    <w:rsid w:val="00161092"/>
    <w:rsid w:val="00162C8A"/>
    <w:rsid w:val="00182788"/>
    <w:rsid w:val="00192B01"/>
    <w:rsid w:val="00196031"/>
    <w:rsid w:val="001A61A9"/>
    <w:rsid w:val="001D4E33"/>
    <w:rsid w:val="001E3FCB"/>
    <w:rsid w:val="001F4BE2"/>
    <w:rsid w:val="00207CE4"/>
    <w:rsid w:val="002317A6"/>
    <w:rsid w:val="002343E7"/>
    <w:rsid w:val="002632D7"/>
    <w:rsid w:val="00273B50"/>
    <w:rsid w:val="00274866"/>
    <w:rsid w:val="002800A9"/>
    <w:rsid w:val="00294313"/>
    <w:rsid w:val="002A5B41"/>
    <w:rsid w:val="002A7562"/>
    <w:rsid w:val="002B0FBF"/>
    <w:rsid w:val="002B2200"/>
    <w:rsid w:val="002B2D86"/>
    <w:rsid w:val="002E258D"/>
    <w:rsid w:val="002E34D8"/>
    <w:rsid w:val="002E5DFE"/>
    <w:rsid w:val="002F10BF"/>
    <w:rsid w:val="0032697E"/>
    <w:rsid w:val="00330D87"/>
    <w:rsid w:val="003507A2"/>
    <w:rsid w:val="003633CA"/>
    <w:rsid w:val="003655FD"/>
    <w:rsid w:val="00370CB7"/>
    <w:rsid w:val="00392E97"/>
    <w:rsid w:val="003B1DEE"/>
    <w:rsid w:val="003B7E04"/>
    <w:rsid w:val="003C1DAB"/>
    <w:rsid w:val="003C75EE"/>
    <w:rsid w:val="003E748B"/>
    <w:rsid w:val="003F5C0E"/>
    <w:rsid w:val="00422BF4"/>
    <w:rsid w:val="0042726A"/>
    <w:rsid w:val="004272D3"/>
    <w:rsid w:val="0045142B"/>
    <w:rsid w:val="00463DBD"/>
    <w:rsid w:val="0047719C"/>
    <w:rsid w:val="00484993"/>
    <w:rsid w:val="00485670"/>
    <w:rsid w:val="00486597"/>
    <w:rsid w:val="004A4853"/>
    <w:rsid w:val="004B605E"/>
    <w:rsid w:val="004E2EDE"/>
    <w:rsid w:val="004F6C38"/>
    <w:rsid w:val="00500504"/>
    <w:rsid w:val="005027FD"/>
    <w:rsid w:val="00531AE1"/>
    <w:rsid w:val="005326C5"/>
    <w:rsid w:val="005641CB"/>
    <w:rsid w:val="00590F69"/>
    <w:rsid w:val="005A0A00"/>
    <w:rsid w:val="005C7CAB"/>
    <w:rsid w:val="005D28A8"/>
    <w:rsid w:val="005D6C13"/>
    <w:rsid w:val="005D760D"/>
    <w:rsid w:val="005F3EF6"/>
    <w:rsid w:val="006068C0"/>
    <w:rsid w:val="00645D76"/>
    <w:rsid w:val="00697A59"/>
    <w:rsid w:val="006A3951"/>
    <w:rsid w:val="006A4872"/>
    <w:rsid w:val="006C114F"/>
    <w:rsid w:val="006D6CBB"/>
    <w:rsid w:val="0070590B"/>
    <w:rsid w:val="00714028"/>
    <w:rsid w:val="007141E5"/>
    <w:rsid w:val="007350E4"/>
    <w:rsid w:val="00741E3C"/>
    <w:rsid w:val="0079592C"/>
    <w:rsid w:val="007A279A"/>
    <w:rsid w:val="007B5D6D"/>
    <w:rsid w:val="007C1550"/>
    <w:rsid w:val="007D37A5"/>
    <w:rsid w:val="007D5362"/>
    <w:rsid w:val="008018CA"/>
    <w:rsid w:val="00815021"/>
    <w:rsid w:val="008214FE"/>
    <w:rsid w:val="00837CE3"/>
    <w:rsid w:val="00886C25"/>
    <w:rsid w:val="008B18F2"/>
    <w:rsid w:val="008B4C24"/>
    <w:rsid w:val="008C1650"/>
    <w:rsid w:val="008C1951"/>
    <w:rsid w:val="008C5E1B"/>
    <w:rsid w:val="00901BDD"/>
    <w:rsid w:val="009215C5"/>
    <w:rsid w:val="00937B72"/>
    <w:rsid w:val="00940776"/>
    <w:rsid w:val="00951950"/>
    <w:rsid w:val="00961B8C"/>
    <w:rsid w:val="00961DFC"/>
    <w:rsid w:val="009736AE"/>
    <w:rsid w:val="009801E9"/>
    <w:rsid w:val="0098639B"/>
    <w:rsid w:val="00992367"/>
    <w:rsid w:val="00996327"/>
    <w:rsid w:val="009E2CC0"/>
    <w:rsid w:val="00A16FF3"/>
    <w:rsid w:val="00A44098"/>
    <w:rsid w:val="00A80702"/>
    <w:rsid w:val="00A91A4F"/>
    <w:rsid w:val="00A957BB"/>
    <w:rsid w:val="00AA4419"/>
    <w:rsid w:val="00AE3B72"/>
    <w:rsid w:val="00AE6C34"/>
    <w:rsid w:val="00AF0717"/>
    <w:rsid w:val="00B27AEE"/>
    <w:rsid w:val="00B40124"/>
    <w:rsid w:val="00B42D41"/>
    <w:rsid w:val="00B71AD9"/>
    <w:rsid w:val="00B96B00"/>
    <w:rsid w:val="00BB7A46"/>
    <w:rsid w:val="00BC14E9"/>
    <w:rsid w:val="00BE3900"/>
    <w:rsid w:val="00BF0BBF"/>
    <w:rsid w:val="00BF12B8"/>
    <w:rsid w:val="00C12967"/>
    <w:rsid w:val="00C14A36"/>
    <w:rsid w:val="00C21A57"/>
    <w:rsid w:val="00C26602"/>
    <w:rsid w:val="00C36435"/>
    <w:rsid w:val="00C72C7A"/>
    <w:rsid w:val="00C93206"/>
    <w:rsid w:val="00CB3AA4"/>
    <w:rsid w:val="00CC7F18"/>
    <w:rsid w:val="00D136FD"/>
    <w:rsid w:val="00D21D5F"/>
    <w:rsid w:val="00D2599C"/>
    <w:rsid w:val="00D40465"/>
    <w:rsid w:val="00D413CD"/>
    <w:rsid w:val="00D53F99"/>
    <w:rsid w:val="00D63DB9"/>
    <w:rsid w:val="00D95057"/>
    <w:rsid w:val="00D971BA"/>
    <w:rsid w:val="00DA470D"/>
    <w:rsid w:val="00DC48B1"/>
    <w:rsid w:val="00DE0F7B"/>
    <w:rsid w:val="00DE21D8"/>
    <w:rsid w:val="00DE7503"/>
    <w:rsid w:val="00E06BE2"/>
    <w:rsid w:val="00E23EA2"/>
    <w:rsid w:val="00E531D5"/>
    <w:rsid w:val="00E53403"/>
    <w:rsid w:val="00E63CBB"/>
    <w:rsid w:val="00EA0C93"/>
    <w:rsid w:val="00EB655E"/>
    <w:rsid w:val="00EC016C"/>
    <w:rsid w:val="00ED5A49"/>
    <w:rsid w:val="00ED7E4C"/>
    <w:rsid w:val="00F0579C"/>
    <w:rsid w:val="00F07D48"/>
    <w:rsid w:val="00F22932"/>
    <w:rsid w:val="00F42DD1"/>
    <w:rsid w:val="00F93B58"/>
    <w:rsid w:val="00F940DB"/>
    <w:rsid w:val="00FA1D62"/>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0</TotalTime>
  <Pages>9</Pages>
  <Words>5479</Words>
  <Characters>31236</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6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59</cp:revision>
  <cp:lastPrinted>2018-05-03T17:52:00Z</cp:lastPrinted>
  <dcterms:created xsi:type="dcterms:W3CDTF">2018-04-17T18:31:00Z</dcterms:created>
  <dcterms:modified xsi:type="dcterms:W3CDTF">2018-08-19T22:18:00Z</dcterms:modified>
</cp:coreProperties>
</file>